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94F68" w:rsidRPr="00C474FC" w:rsidRDefault="00594F68" w:rsidP="00594F68">
      <w:pPr>
        <w:pStyle w:val="Heading1"/>
        <w:rPr>
          <w:b w:val="0"/>
          <w:sz w:val="32"/>
          <w:lang w:val="en-GB"/>
        </w:rPr>
      </w:pPr>
      <w:r w:rsidRPr="00C474FC">
        <w:rPr>
          <w:b w:val="0"/>
          <w:sz w:val="32"/>
          <w:lang w:val="en-GB"/>
        </w:rPr>
        <w:t>Online Supplementary Information</w:t>
      </w:r>
      <w:r w:rsidR="009576A4" w:rsidRPr="00C474FC">
        <w:rPr>
          <w:b w:val="0"/>
          <w:sz w:val="32"/>
          <w:lang w:val="en-GB"/>
        </w:rPr>
        <w:t xml:space="preserve"> </w:t>
      </w:r>
      <w:r w:rsidR="00B43245">
        <w:rPr>
          <w:b w:val="0"/>
          <w:sz w:val="32"/>
          <w:lang w:val="en-GB"/>
        </w:rPr>
        <w:t>4</w:t>
      </w:r>
      <w:bookmarkStart w:id="0" w:name="_GoBack"/>
      <w:bookmarkEnd w:id="0"/>
    </w:p>
    <w:p w:rsidR="00594F68" w:rsidRPr="006D0A9D" w:rsidRDefault="00594F68" w:rsidP="00594F68">
      <w:pPr>
        <w:pStyle w:val="Heading2"/>
      </w:pPr>
      <w:r w:rsidRPr="006D0A9D">
        <w:t>Bayesian modelling of wood-age offsets in cremated bone</w:t>
      </w:r>
    </w:p>
    <w:p w:rsidR="00594F68" w:rsidRPr="003F3251" w:rsidRDefault="00594F68" w:rsidP="00594F68">
      <w:pPr>
        <w:spacing w:after="0" w:line="276" w:lineRule="auto"/>
        <w:rPr>
          <w:rFonts w:cstheme="minorHAnsi"/>
          <w:i/>
          <w:lang w:val="da-DK"/>
        </w:rPr>
      </w:pPr>
      <w:r w:rsidRPr="003F3251">
        <w:rPr>
          <w:rFonts w:cstheme="minorHAnsi"/>
          <w:i/>
          <w:lang w:val="da-DK"/>
        </w:rPr>
        <w:t>Helene Agerskov Rose, John Meadows, Mogens Bo Henriksen</w:t>
      </w:r>
    </w:p>
    <w:p w:rsidR="00594F68" w:rsidRPr="003F3251" w:rsidRDefault="00594F68" w:rsidP="00594F68">
      <w:pPr>
        <w:spacing w:after="0" w:line="276" w:lineRule="auto"/>
        <w:rPr>
          <w:b/>
          <w:lang w:val="da-DK"/>
        </w:rPr>
      </w:pPr>
    </w:p>
    <w:p w:rsidR="00594F68" w:rsidRDefault="00C474FC" w:rsidP="00594F68">
      <w:pPr>
        <w:pStyle w:val="Heading2"/>
      </w:pPr>
      <w:r>
        <w:t>Post-bomb calibration data set</w:t>
      </w:r>
    </w:p>
    <w:p w:rsidR="00594F68" w:rsidRPr="009576A4" w:rsidRDefault="00594F68" w:rsidP="009576A4">
      <w:pPr>
        <w:rPr>
          <w:rFonts w:eastAsia="Calibri" w:cstheme="minorHAnsi"/>
        </w:rPr>
      </w:pPr>
      <w:r>
        <w:t>T</w:t>
      </w:r>
      <w:r w:rsidRPr="005A52AF">
        <w:t>he followin</w:t>
      </w:r>
      <w:r>
        <w:t xml:space="preserve">g radiocarbon calibration data set are used to calibrate post-bomb radiocarbon dates in OxCal v4 </w:t>
      </w:r>
      <w:r>
        <w:fldChar w:fldCharType="begin"/>
      </w:r>
      <w:r>
        <w:instrText xml:space="preserve"> ADDIN EN.CITE &lt;EndNote&gt;&lt;Cite&gt;&lt;Author&gt;Bronk Ramsey&lt;/Author&gt;&lt;Year&gt;2009&lt;/Year&gt;&lt;RecNum&gt;193&lt;/RecNum&gt;&lt;DisplayText&gt;(Bronk Ramsey 2009)&lt;/DisplayText&gt;&lt;record&gt;&lt;rec-number&gt;193&lt;/rec-number&gt;&lt;foreign-keys&gt;&lt;key app="EN" db-id="x925ptv9nwp0pjef9zmxa2x3fxzwtdzwzw2r" timestamp="1486680773"&gt;193&lt;/key&gt;&lt;/foreign-keys&gt;&lt;ref-type name="Journal Article"&gt;17&lt;/ref-type&gt;&lt;contributors&gt;&lt;authors&gt;&lt;author&gt;Bronk Ramsey, C.&lt;/author&gt;&lt;/authors&gt;&lt;/contributors&gt;&lt;auth-address&gt;Univ Oxford, Res Lab Archaeol, Oxford OX1 3QY, England&lt;/auth-address&gt;&lt;titles&gt;&lt;title&gt;Bayesian analysis of radiocarbon dates&lt;/title&gt;&lt;secondary-title&gt;Radiocarbon&lt;/secondary-title&gt;&lt;alt-title&gt;Radiocarbon&lt;/alt-title&gt;&lt;/titles&gt;&lt;periodical&gt;&lt;full-title&gt;Radiocarbon&lt;/full-title&gt;&lt;/periodical&gt;&lt;alt-periodical&gt;&lt;full-title&gt;Radiocarbon&lt;/full-title&gt;&lt;/alt-periodical&gt;&lt;pages&gt;337-360&lt;/pages&gt;&lt;volume&gt;51&lt;/volume&gt;&lt;number&gt;1&lt;/number&gt;&lt;keywords&gt;&lt;keyword&gt;chronologically ordered samples&lt;/keyword&gt;&lt;keyword&gt;c-14 dates&lt;/keyword&gt;&lt;keyword&gt;calibration program&lt;/keyword&gt;&lt;keyword&gt;age&lt;/keyword&gt;&lt;keyword&gt;information&lt;/keyword&gt;&lt;keyword&gt;statistics&lt;/keyword&gt;&lt;keyword&gt;sequences&lt;/keyword&gt;&lt;keyword&gt;israel&lt;/keyword&gt;&lt;keyword&gt;peat&lt;/keyword&gt;&lt;/keywords&gt;&lt;dates&gt;&lt;year&gt;2009&lt;/year&gt;&lt;/dates&gt;&lt;isbn&gt;0033-8222&lt;/isbn&gt;&lt;accession-num&gt;WOS:000266642900019&lt;/accession-num&gt;&lt;urls&gt;&lt;related-urls&gt;&lt;url&gt;&amp;lt;Go to ISI&amp;gt;://WOS:000266642900019&lt;/url&gt;&lt;/related-urls&gt;&lt;/urls&gt;&lt;language&gt;English&lt;/language&gt;&lt;/record&gt;&lt;/Cite&gt;&lt;/EndNote&gt;</w:instrText>
      </w:r>
      <w:r>
        <w:fldChar w:fldCharType="separate"/>
      </w:r>
      <w:r>
        <w:rPr>
          <w:noProof/>
        </w:rPr>
        <w:t>(Bronk Ramsey 2009)</w:t>
      </w:r>
      <w:r>
        <w:fldChar w:fldCharType="end"/>
      </w:r>
      <w:r>
        <w:t xml:space="preserve">. We </w:t>
      </w:r>
      <w:r w:rsidR="009576A4">
        <w:rPr>
          <w:rFonts w:eastAsia="Calibri" w:cstheme="minorHAnsi"/>
        </w:rPr>
        <w:t>use</w:t>
      </w:r>
      <w:r>
        <w:rPr>
          <w:rFonts w:eastAsia="Calibri" w:cstheme="minorHAnsi"/>
        </w:rPr>
        <w:t xml:space="preserve"> </w:t>
      </w:r>
      <w:r w:rsidRPr="006D0A9D">
        <w:rPr>
          <w:rFonts w:eastAsia="Calibri" w:cstheme="minorHAnsi"/>
        </w:rPr>
        <w:t>the Bomb13NH1 (</w:t>
      </w:r>
      <w:r w:rsidRPr="006D0A9D">
        <w:rPr>
          <w:rFonts w:cstheme="minorHAnsi"/>
        </w:rPr>
        <w:t xml:space="preserve">AD1650-2010) </w:t>
      </w:r>
      <w:r w:rsidRPr="006D0A9D">
        <w:rPr>
          <w:rStyle w:val="Strong"/>
          <w:rFonts w:cstheme="minorHAnsi"/>
          <w:b w:val="0"/>
          <w:color w:val="000000"/>
          <w:shd w:val="clear" w:color="auto" w:fill="FFFFFF"/>
        </w:rPr>
        <w:t xml:space="preserve">radiocarbon data set </w:t>
      </w:r>
      <w:r w:rsidRPr="006D0A9D">
        <w:rPr>
          <w:rFonts w:eastAsia="Calibri" w:cstheme="minorHAnsi"/>
        </w:rPr>
        <w:fldChar w:fldCharType="begin"/>
      </w:r>
      <w:r w:rsidRPr="006D0A9D">
        <w:rPr>
          <w:rFonts w:eastAsia="Calibri" w:cstheme="minorHAnsi"/>
        </w:rPr>
        <w:instrText xml:space="preserve"> ADDIN EN.CITE &lt;EndNote&gt;&lt;Cite&gt;&lt;Author&gt;Hua&lt;/Author&gt;&lt;Year&gt;2013&lt;/Year&gt;&lt;RecNum&gt;110&lt;/RecNum&gt;&lt;DisplayText&gt;(Hua et al. 2013)&lt;/DisplayText&gt;&lt;record&gt;&lt;rec-number&gt;110&lt;/rec-number&gt;&lt;foreign-keys&gt;&lt;key app="EN" db-id="z2asfrdsndpezaeta27x5ff5d022r5x9x9x0" timestamp="1488902999"&gt;110&lt;/key&gt;&lt;key app="ENWeb" db-id=""&gt;0&lt;/key&gt;&lt;/foreign-keys&gt;&lt;ref-type name="Journal Article"&gt;17&lt;/ref-type&gt;&lt;contributors&gt;&lt;authors&gt;&lt;author&gt;Hua, Quan&lt;/author&gt;&lt;author&gt;Barbetti, Mike&lt;/author&gt;&lt;author&gt;Rakowski, Andrzej Z.&lt;/author&gt;&lt;/authors&gt;&lt;/contributors&gt;&lt;titles&gt;&lt;title&gt;Atmospheric Radiocarbon for the Period 1950–2010&lt;/title&gt;&lt;secondary-title&gt;Radiocarbon&lt;/secondary-title&gt;&lt;/titles&gt;&lt;periodical&gt;&lt;full-title&gt;Radiocarbon&lt;/full-title&gt;&lt;/periodical&gt;&lt;pages&gt;2059-2072&lt;/pages&gt;&lt;volume&gt;55&lt;/volume&gt;&lt;number&gt;04&lt;/number&gt;&lt;dates&gt;&lt;year&gt;2013&lt;/year&gt;&lt;/dates&gt;&lt;isbn&gt;0033-8222&amp;#xD;1945-5755&lt;/isbn&gt;&lt;urls&gt;&lt;/urls&gt;&lt;electronic-resource-num&gt;10.2458/azu_js_rc.v55i2.16177&lt;/electronic-resource-num&gt;&lt;/record&gt;&lt;/Cite&gt;&lt;/EndNote&gt;</w:instrText>
      </w:r>
      <w:r w:rsidRPr="006D0A9D">
        <w:rPr>
          <w:rFonts w:eastAsia="Calibri" w:cstheme="minorHAnsi"/>
        </w:rPr>
        <w:fldChar w:fldCharType="separate"/>
      </w:r>
      <w:r w:rsidRPr="006D0A9D">
        <w:rPr>
          <w:rFonts w:eastAsia="Calibri" w:cstheme="minorHAnsi"/>
          <w:noProof/>
        </w:rPr>
        <w:t>(Hua et al. 2013)</w:t>
      </w:r>
      <w:r w:rsidRPr="006D0A9D">
        <w:rPr>
          <w:rFonts w:eastAsia="Calibri" w:cstheme="minorHAnsi"/>
        </w:rPr>
        <w:fldChar w:fldCharType="end"/>
      </w:r>
      <w:r w:rsidRPr="006D0A9D">
        <w:rPr>
          <w:rFonts w:eastAsia="Calibri" w:cstheme="minorHAnsi"/>
        </w:rPr>
        <w:t xml:space="preserve"> with additional data points from the Hammer and Levin datasets </w:t>
      </w:r>
      <w:r w:rsidRPr="006D0A9D">
        <w:rPr>
          <w:rFonts w:cstheme="minorHAnsi"/>
        </w:rPr>
        <w:t xml:space="preserve">of atmospheric </w:t>
      </w:r>
      <w:r w:rsidRPr="006D0A9D">
        <w:rPr>
          <w:rFonts w:cstheme="minorHAnsi"/>
          <w:vertAlign w:val="superscript"/>
        </w:rPr>
        <w:t>14</w:t>
      </w:r>
      <w:r w:rsidRPr="006D0A9D">
        <w:rPr>
          <w:rFonts w:cstheme="minorHAnsi"/>
        </w:rPr>
        <w:t xml:space="preserve">C activity from </w:t>
      </w:r>
      <w:r w:rsidR="00645BF5">
        <w:rPr>
          <w:rFonts w:eastAsia="Times New Roman"/>
        </w:rPr>
        <w:t xml:space="preserve">Jungfraujoch in the Swiss </w:t>
      </w:r>
      <w:r w:rsidRPr="006D0A9D">
        <w:rPr>
          <w:rFonts w:cstheme="minorHAnsi"/>
        </w:rPr>
        <w:t>Alps</w:t>
      </w:r>
      <w:r>
        <w:rPr>
          <w:rFonts w:cstheme="minorHAnsi"/>
        </w:rPr>
        <w:t xml:space="preserve"> </w:t>
      </w:r>
      <w:r w:rsidRPr="009576A4">
        <w:rPr>
          <w:rFonts w:eastAsia="Calibri" w:cstheme="minorHAnsi"/>
        </w:rPr>
        <w:fldChar w:fldCharType="begin">
          <w:fldData xml:space="preserve">PEVuZE5vdGU+PENpdGU+PEF1dGhvcj5IYW1tZXI8L0F1dGhvcj48WWVhcj4yMDE3PC9ZZWFyPjxS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=
</w:fldData>
        </w:fldChar>
      </w:r>
      <w:r w:rsidRPr="009576A4">
        <w:rPr>
          <w:rFonts w:eastAsia="Calibri" w:cstheme="minorHAnsi"/>
        </w:rPr>
        <w:instrText xml:space="preserve"> ADDIN EN.CITE </w:instrText>
      </w:r>
      <w:r w:rsidRPr="009576A4">
        <w:rPr>
          <w:rFonts w:eastAsia="Calibri" w:cstheme="minorHAnsi"/>
        </w:rPr>
        <w:fldChar w:fldCharType="begin">
          <w:fldData xml:space="preserve">PEVuZE5vdGU+PENpdGU+PEF1dGhvcj5IYW1tZXI8L0F1dGhvcj48WWVhcj4yMDE3PC9ZZWFyPjxS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=
</w:fldData>
        </w:fldChar>
      </w:r>
      <w:r w:rsidRPr="009576A4">
        <w:rPr>
          <w:rFonts w:eastAsia="Calibri" w:cstheme="minorHAnsi"/>
        </w:rPr>
        <w:instrText xml:space="preserve"> ADDIN EN.CITE.DATA </w:instrText>
      </w:r>
      <w:r w:rsidRPr="009576A4">
        <w:rPr>
          <w:rFonts w:eastAsia="Calibri" w:cstheme="minorHAnsi"/>
        </w:rPr>
      </w:r>
      <w:r w:rsidRPr="009576A4">
        <w:rPr>
          <w:rFonts w:eastAsia="Calibri" w:cstheme="minorHAnsi"/>
        </w:rPr>
        <w:fldChar w:fldCharType="end"/>
      </w:r>
      <w:r w:rsidRPr="009576A4">
        <w:rPr>
          <w:rFonts w:eastAsia="Calibri" w:cstheme="minorHAnsi"/>
        </w:rPr>
      </w:r>
      <w:r w:rsidRPr="009576A4">
        <w:rPr>
          <w:rFonts w:eastAsia="Calibri" w:cstheme="minorHAnsi"/>
        </w:rPr>
        <w:fldChar w:fldCharType="separate"/>
      </w:r>
      <w:r w:rsidRPr="009576A4">
        <w:rPr>
          <w:rFonts w:eastAsia="Calibri" w:cstheme="minorHAnsi"/>
          <w:noProof/>
        </w:rPr>
        <w:t>(Levin et al. 2013; Hammer and Levin 2017)</w:t>
      </w:r>
      <w:r w:rsidRPr="009576A4">
        <w:rPr>
          <w:rFonts w:eastAsia="Calibri" w:cstheme="minorHAnsi"/>
        </w:rPr>
        <w:fldChar w:fldCharType="end"/>
      </w:r>
      <w:r w:rsidRPr="009576A4">
        <w:rPr>
          <w:rFonts w:eastAsia="Calibri" w:cstheme="minorHAnsi"/>
        </w:rPr>
        <w:t xml:space="preserve">. </w:t>
      </w:r>
      <w:r w:rsidRPr="009576A4">
        <w:t xml:space="preserve">Please note that </w:t>
      </w:r>
      <w:r w:rsidR="009576A4" w:rsidRPr="009576A4">
        <w:t xml:space="preserve">use of the Hammer &amp; Levin data is restricted: </w:t>
      </w:r>
      <w:r w:rsidRPr="009576A4">
        <w:rPr>
          <w:rFonts w:cstheme="minorHAnsi"/>
        </w:rPr>
        <w:t>any publication using data from the individual station, please contact the data submitters concerning co‐authorship or acknowledgements, and make proper descriptions on the data sources in the references.</w:t>
      </w:r>
      <w:r w:rsidR="009576A4" w:rsidRPr="009576A4">
        <w:rPr>
          <w:rFonts w:eastAsia="Calibri" w:cstheme="minorHAnsi"/>
        </w:rPr>
        <w:t xml:space="preserve"> </w:t>
      </w:r>
    </w:p>
    <w:p w:rsidR="00594F68" w:rsidRPr="00594F68" w:rsidRDefault="00594F68" w:rsidP="00594F68">
      <w:pPr>
        <w:spacing w:line="240" w:lineRule="auto"/>
        <w:rPr>
          <w:rFonts w:eastAsia="Calibri" w:cstheme="minorHAnsi"/>
        </w:rPr>
      </w:pPr>
      <w:r>
        <w:t>##Post-bomb atmospheric NH1 curve  (Hua et al., 2013) with added mean summer values from year 2010.5 onwards from</w:t>
      </w:r>
      <w:r w:rsidRPr="00594F68">
        <w:rPr>
          <w:rFonts w:eastAsia="Calibri" w:cstheme="minorHAnsi"/>
        </w:rPr>
        <w:t xml:space="preserve"> </w:t>
      </w:r>
      <w:r w:rsidRPr="006D0A9D">
        <w:rPr>
          <w:rFonts w:eastAsia="Calibri" w:cstheme="minorHAnsi"/>
        </w:rPr>
        <w:t xml:space="preserve">the Hammer and Levin datasets </w:t>
      </w:r>
      <w:r w:rsidRPr="006D0A9D">
        <w:rPr>
          <w:rFonts w:cstheme="minorHAnsi"/>
        </w:rPr>
        <w:t xml:space="preserve">of atmospheric </w:t>
      </w:r>
      <w:r w:rsidRPr="006D0A9D">
        <w:rPr>
          <w:rFonts w:cstheme="minorHAnsi"/>
          <w:vertAlign w:val="superscript"/>
        </w:rPr>
        <w:t>14</w:t>
      </w:r>
      <w:r w:rsidRPr="006D0A9D">
        <w:rPr>
          <w:rFonts w:cstheme="minorHAnsi"/>
        </w:rPr>
        <w:t xml:space="preserve">C activity from </w:t>
      </w:r>
      <w:r w:rsidR="00645BF5">
        <w:rPr>
          <w:rFonts w:eastAsia="Times New Roman"/>
        </w:rPr>
        <w:t xml:space="preserve">Jungfraujoch in the Swiss </w:t>
      </w:r>
      <w:r w:rsidRPr="006D0A9D">
        <w:rPr>
          <w:rFonts w:cstheme="minorHAnsi"/>
        </w:rPr>
        <w:t>Alps</w:t>
      </w:r>
      <w:r>
        <w:rPr>
          <w:rFonts w:cstheme="minorHAnsi"/>
        </w:rPr>
        <w:t xml:space="preserve"> </w:t>
      </w:r>
      <w:r w:rsidRPr="006D0A9D">
        <w:rPr>
          <w:rFonts w:eastAsia="Calibri" w:cstheme="minorHAnsi"/>
        </w:rPr>
        <w:fldChar w:fldCharType="begin">
          <w:fldData xml:space="preserve">PEVuZE5vdGU+PENpdGU+PEF1dGhvcj5IYW1tZXI8L0F1dGhvcj48WWVhcj4yMDE3PC9ZZWFyPjxS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=
</w:fldData>
        </w:fldChar>
      </w:r>
      <w:r w:rsidRPr="006D0A9D">
        <w:rPr>
          <w:rFonts w:eastAsia="Calibri" w:cstheme="minorHAnsi"/>
        </w:rPr>
        <w:instrText xml:space="preserve"> ADDIN EN.CITE </w:instrText>
      </w:r>
      <w:r w:rsidRPr="006D0A9D">
        <w:rPr>
          <w:rFonts w:eastAsia="Calibri" w:cstheme="minorHAnsi"/>
        </w:rPr>
        <w:fldChar w:fldCharType="begin">
          <w:fldData xml:space="preserve">PEVuZE5vdGU+PENpdGU+PEF1dGhvcj5IYW1tZXI8L0F1dGhvcj48WWVhcj4yMDE3PC9ZZWFyPjxS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=
</w:fldData>
        </w:fldChar>
      </w:r>
      <w:r w:rsidRPr="006D0A9D">
        <w:rPr>
          <w:rFonts w:eastAsia="Calibri" w:cstheme="minorHAnsi"/>
        </w:rPr>
        <w:instrText xml:space="preserve"> ADDIN EN.CITE.DATA </w:instrText>
      </w:r>
      <w:r w:rsidRPr="006D0A9D">
        <w:rPr>
          <w:rFonts w:eastAsia="Calibri" w:cstheme="minorHAnsi"/>
        </w:rPr>
      </w:r>
      <w:r w:rsidRPr="006D0A9D">
        <w:rPr>
          <w:rFonts w:eastAsia="Calibri" w:cstheme="minorHAnsi"/>
        </w:rPr>
        <w:fldChar w:fldCharType="end"/>
      </w:r>
      <w:r w:rsidRPr="006D0A9D">
        <w:rPr>
          <w:rFonts w:eastAsia="Calibri" w:cstheme="minorHAnsi"/>
        </w:rPr>
      </w:r>
      <w:r w:rsidRPr="006D0A9D">
        <w:rPr>
          <w:rFonts w:eastAsia="Calibri" w:cstheme="minorHAnsi"/>
        </w:rPr>
        <w:fldChar w:fldCharType="separate"/>
      </w:r>
      <w:r w:rsidRPr="006D0A9D">
        <w:rPr>
          <w:rFonts w:eastAsia="Calibri" w:cstheme="minorHAnsi"/>
          <w:noProof/>
        </w:rPr>
        <w:t>(Levin et al. 2013; Hammer and Levin 2017)</w:t>
      </w:r>
      <w:r w:rsidRPr="006D0A9D">
        <w:rPr>
          <w:rFonts w:eastAsia="Calibri" w:cstheme="minorHAnsi"/>
        </w:rPr>
        <w:fldChar w:fldCharType="end"/>
      </w:r>
      <w:r w:rsidRPr="006D0A9D">
        <w:rPr>
          <w:rFonts w:eastAsia="Calibri" w:cstheme="minorHAnsi"/>
        </w:rPr>
        <w:t>.</w:t>
      </w:r>
      <w:r>
        <w:rPr>
          <w:rFonts w:eastAsia="Calibri" w:cstheme="minorHAnsi"/>
        </w:rPr>
        <w:t xml:space="preserve"> </w:t>
      </w:r>
    </w:p>
    <w:p w:rsidR="00594F68" w:rsidRDefault="00594F68" w:rsidP="00594F68">
      <w:pPr>
        <w:spacing w:line="240" w:lineRule="auto"/>
      </w:pPr>
      <w:r>
        <w:t>#Prefix from IntCal13</w:t>
      </w:r>
    </w:p>
    <w:p w:rsidR="00594F68" w:rsidRDefault="00594F68" w:rsidP="00594F68">
      <w:pPr>
        <w:spacing w:line="240" w:lineRule="auto"/>
      </w:pPr>
      <w:r>
        <w:t>300,252,7,4.9,0.9</w:t>
      </w:r>
    </w:p>
    <w:p w:rsidR="00594F68" w:rsidRDefault="00594F68" w:rsidP="00594F68">
      <w:pPr>
        <w:spacing w:line="240" w:lineRule="auto"/>
      </w:pPr>
      <w:r>
        <w:t>295,239,7,6.0,0.9</w:t>
      </w:r>
    </w:p>
    <w:p w:rsidR="00594F68" w:rsidRDefault="00594F68" w:rsidP="00594F68">
      <w:pPr>
        <w:spacing w:line="240" w:lineRule="auto"/>
      </w:pPr>
      <w:r>
        <w:t>290,233,7,6.1,0.9</w:t>
      </w:r>
    </w:p>
    <w:p w:rsidR="00594F68" w:rsidRDefault="00594F68" w:rsidP="00594F68">
      <w:pPr>
        <w:spacing w:line="240" w:lineRule="auto"/>
      </w:pPr>
      <w:r>
        <w:t>285,215,7,7.7,0.9</w:t>
      </w:r>
    </w:p>
    <w:p w:rsidR="00594F68" w:rsidRDefault="00594F68" w:rsidP="00594F68">
      <w:pPr>
        <w:spacing w:line="240" w:lineRule="auto"/>
      </w:pPr>
      <w:r>
        <w:t>280,181,8,11.4,1.0</w:t>
      </w:r>
    </w:p>
    <w:p w:rsidR="00594F68" w:rsidRDefault="00594F68" w:rsidP="00594F68">
      <w:pPr>
        <w:spacing w:line="240" w:lineRule="auto"/>
      </w:pPr>
      <w:r>
        <w:t>275,176,7,11.4,0.9</w:t>
      </w:r>
    </w:p>
    <w:p w:rsidR="00594F68" w:rsidRDefault="00594F68" w:rsidP="00594F68">
      <w:pPr>
        <w:spacing w:line="240" w:lineRule="auto"/>
      </w:pPr>
      <w:r>
        <w:t>270,167,8,11.9,1.0</w:t>
      </w:r>
    </w:p>
    <w:p w:rsidR="00594F68" w:rsidRDefault="00594F68" w:rsidP="00594F68">
      <w:pPr>
        <w:spacing w:line="240" w:lineRule="auto"/>
      </w:pPr>
      <w:r>
        <w:t>265,141,7,14.6,0.9</w:t>
      </w:r>
    </w:p>
    <w:p w:rsidR="00594F68" w:rsidRDefault="00594F68" w:rsidP="00594F68">
      <w:pPr>
        <w:spacing w:line="240" w:lineRule="auto"/>
      </w:pPr>
      <w:r>
        <w:t>260,133,6,15.0,0.8</w:t>
      </w:r>
    </w:p>
    <w:p w:rsidR="00594F68" w:rsidRDefault="00594F68" w:rsidP="00594F68">
      <w:pPr>
        <w:spacing w:line="240" w:lineRule="auto"/>
      </w:pPr>
      <w:r>
        <w:t>255,118,5,16.3,0.6</w:t>
      </w:r>
    </w:p>
    <w:p w:rsidR="00594F68" w:rsidRDefault="00594F68" w:rsidP="00594F68">
      <w:pPr>
        <w:spacing w:line="240" w:lineRule="auto"/>
      </w:pPr>
      <w:r>
        <w:t>250,103,6,17.6,0.8</w:t>
      </w:r>
    </w:p>
    <w:p w:rsidR="00594F68" w:rsidRDefault="00594F68" w:rsidP="00594F68">
      <w:pPr>
        <w:spacing w:line="240" w:lineRule="auto"/>
      </w:pPr>
      <w:r>
        <w:t>245,105,6,16.7,0.8</w:t>
      </w:r>
    </w:p>
    <w:p w:rsidR="00594F68" w:rsidRDefault="00594F68" w:rsidP="00594F68">
      <w:pPr>
        <w:spacing w:line="240" w:lineRule="auto"/>
      </w:pPr>
      <w:r>
        <w:t>240,97,6,17.1,0.8</w:t>
      </w:r>
    </w:p>
    <w:p w:rsidR="00594F68" w:rsidRDefault="00594F68" w:rsidP="00594F68">
      <w:pPr>
        <w:spacing w:line="240" w:lineRule="auto"/>
      </w:pPr>
      <w:r>
        <w:t>235,93,7,17.0,0.9</w:t>
      </w:r>
    </w:p>
    <w:p w:rsidR="00594F68" w:rsidRDefault="00594F68" w:rsidP="00594F68">
      <w:pPr>
        <w:spacing w:line="240" w:lineRule="auto"/>
      </w:pPr>
      <w:r>
        <w:t>230,105,6,14.9,0.8</w:t>
      </w:r>
    </w:p>
    <w:p w:rsidR="00594F68" w:rsidRDefault="00594F68" w:rsidP="00594F68">
      <w:pPr>
        <w:spacing w:line="240" w:lineRule="auto"/>
      </w:pPr>
      <w:r>
        <w:t>225,113,6,13.2,0.8</w:t>
      </w:r>
    </w:p>
    <w:p w:rsidR="00594F68" w:rsidRDefault="00594F68" w:rsidP="00594F68">
      <w:pPr>
        <w:spacing w:line="240" w:lineRule="auto"/>
      </w:pPr>
      <w:r>
        <w:t>220,137,8,9.6,1.0</w:t>
      </w:r>
    </w:p>
    <w:p w:rsidR="00594F68" w:rsidRDefault="00594F68" w:rsidP="00594F68">
      <w:pPr>
        <w:spacing w:line="240" w:lineRule="auto"/>
      </w:pPr>
      <w:r>
        <w:t>215,152,8,7.1,1.0</w:t>
      </w:r>
    </w:p>
    <w:p w:rsidR="00594F68" w:rsidRDefault="00594F68" w:rsidP="00594F68">
      <w:pPr>
        <w:spacing w:line="240" w:lineRule="auto"/>
      </w:pPr>
      <w:r>
        <w:t>210,167,7,4.6,0.9</w:t>
      </w:r>
    </w:p>
    <w:p w:rsidR="00594F68" w:rsidRDefault="00594F68" w:rsidP="00594F68">
      <w:pPr>
        <w:spacing w:line="240" w:lineRule="auto"/>
      </w:pPr>
      <w:r>
        <w:lastRenderedPageBreak/>
        <w:t>205,163,7,4.5,0.9</w:t>
      </w:r>
    </w:p>
    <w:p w:rsidR="00594F68" w:rsidRDefault="00594F68" w:rsidP="00594F68">
      <w:pPr>
        <w:spacing w:line="240" w:lineRule="auto"/>
      </w:pPr>
      <w:r>
        <w:t>200,163,7,3.9,0.9</w:t>
      </w:r>
    </w:p>
    <w:p w:rsidR="00594F68" w:rsidRDefault="00594F68" w:rsidP="00594F68">
      <w:pPr>
        <w:spacing w:line="240" w:lineRule="auto"/>
      </w:pPr>
      <w:r>
        <w:t>195,161,7,3.6,0.9</w:t>
      </w:r>
    </w:p>
    <w:p w:rsidR="00594F68" w:rsidRDefault="00594F68" w:rsidP="00594F68">
      <w:pPr>
        <w:spacing w:line="240" w:lineRule="auto"/>
      </w:pPr>
      <w:r>
        <w:t>190,155,7,3.7,0.9</w:t>
      </w:r>
    </w:p>
    <w:p w:rsidR="00594F68" w:rsidRDefault="00594F68" w:rsidP="00594F68">
      <w:pPr>
        <w:spacing w:line="240" w:lineRule="auto"/>
      </w:pPr>
      <w:r>
        <w:t>185,172,8,1.0,1.0</w:t>
      </w:r>
    </w:p>
    <w:p w:rsidR="00594F68" w:rsidRDefault="00594F68" w:rsidP="00594F68">
      <w:pPr>
        <w:spacing w:line="240" w:lineRule="auto"/>
      </w:pPr>
      <w:r>
        <w:t>180,176,</w:t>
      </w:r>
      <w:proofErr w:type="gramStart"/>
      <w:r>
        <w:t>8,-</w:t>
      </w:r>
      <w:proofErr w:type="gramEnd"/>
      <w:r>
        <w:t>0.1,1.0</w:t>
      </w:r>
    </w:p>
    <w:p w:rsidR="00594F68" w:rsidRDefault="00594F68" w:rsidP="00594F68">
      <w:pPr>
        <w:spacing w:line="240" w:lineRule="auto"/>
      </w:pPr>
      <w:r>
        <w:t>175,168,7,0.3,0.9</w:t>
      </w:r>
    </w:p>
    <w:p w:rsidR="00594F68" w:rsidRDefault="00594F68" w:rsidP="00594F68">
      <w:pPr>
        <w:spacing w:line="240" w:lineRule="auto"/>
      </w:pPr>
      <w:r>
        <w:t>170,185,</w:t>
      </w:r>
      <w:proofErr w:type="gramStart"/>
      <w:r>
        <w:t>7,-</w:t>
      </w:r>
      <w:proofErr w:type="gramEnd"/>
      <w:r>
        <w:t>2.5,0.9</w:t>
      </w:r>
    </w:p>
    <w:p w:rsidR="00594F68" w:rsidRDefault="00594F68" w:rsidP="00594F68">
      <w:pPr>
        <w:spacing w:line="240" w:lineRule="auto"/>
      </w:pPr>
      <w:r>
        <w:t>165,215,</w:t>
      </w:r>
      <w:proofErr w:type="gramStart"/>
      <w:r>
        <w:t>8,-</w:t>
      </w:r>
      <w:proofErr w:type="gramEnd"/>
      <w:r>
        <w:t>6.8,1.0</w:t>
      </w:r>
    </w:p>
    <w:p w:rsidR="00594F68" w:rsidRDefault="00594F68" w:rsidP="00594F68">
      <w:pPr>
        <w:spacing w:line="240" w:lineRule="auto"/>
      </w:pPr>
      <w:r>
        <w:t>160,219,</w:t>
      </w:r>
      <w:proofErr w:type="gramStart"/>
      <w:r>
        <w:t>8,-</w:t>
      </w:r>
      <w:proofErr w:type="gramEnd"/>
      <w:r>
        <w:t>7.9,1.0</w:t>
      </w:r>
    </w:p>
    <w:p w:rsidR="00594F68" w:rsidRDefault="00594F68" w:rsidP="00594F68">
      <w:pPr>
        <w:spacing w:line="240" w:lineRule="auto"/>
      </w:pPr>
      <w:r>
        <w:t>155,212,</w:t>
      </w:r>
      <w:proofErr w:type="gramStart"/>
      <w:r>
        <w:t>8,-</w:t>
      </w:r>
      <w:proofErr w:type="gramEnd"/>
      <w:r>
        <w:t>7.6,1.0</w:t>
      </w:r>
    </w:p>
    <w:p w:rsidR="00594F68" w:rsidRDefault="00594F68" w:rsidP="00594F68">
      <w:pPr>
        <w:spacing w:line="240" w:lineRule="auto"/>
      </w:pPr>
      <w:r>
        <w:t>150,170,</w:t>
      </w:r>
      <w:proofErr w:type="gramStart"/>
      <w:r>
        <w:t>7,-</w:t>
      </w:r>
      <w:proofErr w:type="gramEnd"/>
      <w:r>
        <w:t>3.0,0.9</w:t>
      </w:r>
    </w:p>
    <w:p w:rsidR="00594F68" w:rsidRDefault="00594F68" w:rsidP="00594F68">
      <w:pPr>
        <w:spacing w:line="240" w:lineRule="auto"/>
      </w:pPr>
      <w:r>
        <w:t>145,154,</w:t>
      </w:r>
      <w:proofErr w:type="gramStart"/>
      <w:r>
        <w:t>8,-</w:t>
      </w:r>
      <w:proofErr w:type="gramEnd"/>
      <w:r>
        <w:t>1.6,1.0</w:t>
      </w:r>
    </w:p>
    <w:p w:rsidR="00594F68" w:rsidRDefault="00594F68" w:rsidP="00594F68">
      <w:pPr>
        <w:spacing w:line="240" w:lineRule="auto"/>
      </w:pPr>
      <w:r>
        <w:t>140,132,8,0.5,1.0</w:t>
      </w:r>
    </w:p>
    <w:p w:rsidR="00594F68" w:rsidRDefault="00594F68" w:rsidP="00594F68">
      <w:pPr>
        <w:spacing w:line="240" w:lineRule="auto"/>
      </w:pPr>
      <w:r>
        <w:t>135,111,8,2.5,1.0</w:t>
      </w:r>
    </w:p>
    <w:p w:rsidR="00594F68" w:rsidRDefault="00594F68" w:rsidP="00594F68">
      <w:pPr>
        <w:spacing w:line="240" w:lineRule="auto"/>
      </w:pPr>
      <w:r>
        <w:t>130,102,6,3.0,0.7</w:t>
      </w:r>
    </w:p>
    <w:p w:rsidR="00594F68" w:rsidRDefault="00594F68" w:rsidP="00594F68">
      <w:pPr>
        <w:spacing w:line="240" w:lineRule="auto"/>
      </w:pPr>
      <w:r>
        <w:t>125,103,7,2.3,0.9</w:t>
      </w:r>
    </w:p>
    <w:p w:rsidR="00594F68" w:rsidRDefault="00594F68" w:rsidP="00594F68">
      <w:pPr>
        <w:spacing w:line="240" w:lineRule="auto"/>
      </w:pPr>
      <w:r>
        <w:t>120,95,7,2.7,0.9</w:t>
      </w:r>
    </w:p>
    <w:p w:rsidR="00594F68" w:rsidRDefault="00594F68" w:rsidP="00594F68">
      <w:pPr>
        <w:spacing w:line="240" w:lineRule="auto"/>
      </w:pPr>
      <w:r>
        <w:t>115,113,</w:t>
      </w:r>
      <w:proofErr w:type="gramStart"/>
      <w:r>
        <w:t>8,-</w:t>
      </w:r>
      <w:proofErr w:type="gramEnd"/>
      <w:r>
        <w:t>0.2,1.0</w:t>
      </w:r>
    </w:p>
    <w:p w:rsidR="00594F68" w:rsidRDefault="00594F68" w:rsidP="00594F68">
      <w:pPr>
        <w:spacing w:line="240" w:lineRule="auto"/>
      </w:pPr>
      <w:r>
        <w:t>110,122,</w:t>
      </w:r>
      <w:proofErr w:type="gramStart"/>
      <w:r>
        <w:t>8,-</w:t>
      </w:r>
      <w:proofErr w:type="gramEnd"/>
      <w:r>
        <w:t>1.9,1.0</w:t>
      </w:r>
    </w:p>
    <w:p w:rsidR="00594F68" w:rsidRDefault="00594F68" w:rsidP="00594F68">
      <w:pPr>
        <w:spacing w:line="240" w:lineRule="auto"/>
      </w:pPr>
      <w:r>
        <w:t>105,114,</w:t>
      </w:r>
      <w:proofErr w:type="gramStart"/>
      <w:r>
        <w:t>8,-</w:t>
      </w:r>
      <w:proofErr w:type="gramEnd"/>
      <w:r>
        <w:t>1.5,1.0</w:t>
      </w:r>
    </w:p>
    <w:p w:rsidR="00594F68" w:rsidRDefault="00594F68" w:rsidP="00594F68">
      <w:pPr>
        <w:spacing w:line="240" w:lineRule="auto"/>
      </w:pPr>
      <w:r>
        <w:t>100,114,</w:t>
      </w:r>
      <w:proofErr w:type="gramStart"/>
      <w:r>
        <w:t>9,-</w:t>
      </w:r>
      <w:proofErr w:type="gramEnd"/>
      <w:r>
        <w:t>2.1,1.1</w:t>
      </w:r>
    </w:p>
    <w:p w:rsidR="00594F68" w:rsidRDefault="00594F68" w:rsidP="00594F68">
      <w:pPr>
        <w:spacing w:line="240" w:lineRule="auto"/>
      </w:pPr>
      <w:r>
        <w:t>95,122,</w:t>
      </w:r>
      <w:proofErr w:type="gramStart"/>
      <w:r>
        <w:t>8,-</w:t>
      </w:r>
      <w:proofErr w:type="gramEnd"/>
      <w:r>
        <w:t>3.7,1.0</w:t>
      </w:r>
    </w:p>
    <w:p w:rsidR="00594F68" w:rsidRDefault="00594F68" w:rsidP="00594F68">
      <w:pPr>
        <w:spacing w:line="240" w:lineRule="auto"/>
      </w:pPr>
      <w:r>
        <w:t>90,119,</w:t>
      </w:r>
      <w:proofErr w:type="gramStart"/>
      <w:r>
        <w:t>6,-</w:t>
      </w:r>
      <w:proofErr w:type="gramEnd"/>
      <w:r>
        <w:t>3.9,0.7</w:t>
      </w:r>
    </w:p>
    <w:p w:rsidR="00594F68" w:rsidRDefault="00594F68" w:rsidP="00594F68">
      <w:pPr>
        <w:spacing w:line="240" w:lineRule="auto"/>
      </w:pPr>
      <w:r>
        <w:t>85,123,</w:t>
      </w:r>
      <w:proofErr w:type="gramStart"/>
      <w:r>
        <w:t>6,-</w:t>
      </w:r>
      <w:proofErr w:type="gramEnd"/>
      <w:r>
        <w:t>5.0,0.7</w:t>
      </w:r>
    </w:p>
    <w:p w:rsidR="00594F68" w:rsidRDefault="00594F68" w:rsidP="00594F68">
      <w:pPr>
        <w:spacing w:line="240" w:lineRule="auto"/>
      </w:pPr>
      <w:r>
        <w:t>80,114,</w:t>
      </w:r>
      <w:proofErr w:type="gramStart"/>
      <w:r>
        <w:t>6,-</w:t>
      </w:r>
      <w:proofErr w:type="gramEnd"/>
      <w:r>
        <w:t>4.5,0.7</w:t>
      </w:r>
    </w:p>
    <w:p w:rsidR="00594F68" w:rsidRDefault="00594F68" w:rsidP="00594F68">
      <w:pPr>
        <w:spacing w:line="240" w:lineRule="auto"/>
      </w:pPr>
      <w:r>
        <w:t>75,119,</w:t>
      </w:r>
      <w:proofErr w:type="gramStart"/>
      <w:r>
        <w:t>7,-</w:t>
      </w:r>
      <w:proofErr w:type="gramEnd"/>
      <w:r>
        <w:t>5.7,0.9</w:t>
      </w:r>
    </w:p>
    <w:p w:rsidR="00594F68" w:rsidRDefault="00594F68" w:rsidP="00594F68">
      <w:pPr>
        <w:spacing w:line="240" w:lineRule="auto"/>
      </w:pPr>
      <w:r>
        <w:t>70,104,</w:t>
      </w:r>
      <w:proofErr w:type="gramStart"/>
      <w:r>
        <w:t>7,-</w:t>
      </w:r>
      <w:proofErr w:type="gramEnd"/>
      <w:r>
        <w:t>4.5,0.9</w:t>
      </w:r>
    </w:p>
    <w:p w:rsidR="00594F68" w:rsidRDefault="00594F68" w:rsidP="00594F68">
      <w:pPr>
        <w:spacing w:line="240" w:lineRule="auto"/>
      </w:pPr>
      <w:r>
        <w:t>65,102,</w:t>
      </w:r>
      <w:proofErr w:type="gramStart"/>
      <w:r>
        <w:t>7,-</w:t>
      </w:r>
      <w:proofErr w:type="gramEnd"/>
      <w:r>
        <w:t>4.8,0.9</w:t>
      </w:r>
    </w:p>
    <w:p w:rsidR="00594F68" w:rsidRDefault="00594F68" w:rsidP="00594F68">
      <w:pPr>
        <w:spacing w:line="240" w:lineRule="auto"/>
      </w:pPr>
      <w:r>
        <w:t>60,98,</w:t>
      </w:r>
      <w:proofErr w:type="gramStart"/>
      <w:r>
        <w:t>7,-</w:t>
      </w:r>
      <w:proofErr w:type="gramEnd"/>
      <w:r>
        <w:t>4.9,0.9</w:t>
      </w:r>
    </w:p>
    <w:p w:rsidR="00594F68" w:rsidRDefault="00594F68" w:rsidP="00594F68">
      <w:pPr>
        <w:spacing w:line="240" w:lineRule="auto"/>
      </w:pPr>
      <w:r>
        <w:t>55,78,</w:t>
      </w:r>
      <w:proofErr w:type="gramStart"/>
      <w:r>
        <w:t>7,-</w:t>
      </w:r>
      <w:proofErr w:type="gramEnd"/>
      <w:r>
        <w:t>3.1,0.9</w:t>
      </w:r>
    </w:p>
    <w:p w:rsidR="00594F68" w:rsidRDefault="00594F68" w:rsidP="00594F68">
      <w:pPr>
        <w:spacing w:line="240" w:lineRule="auto"/>
      </w:pPr>
      <w:r>
        <w:t>50,71,</w:t>
      </w:r>
      <w:proofErr w:type="gramStart"/>
      <w:r>
        <w:t>7,-</w:t>
      </w:r>
      <w:proofErr w:type="gramEnd"/>
      <w:r>
        <w:t>2.8,0.9</w:t>
      </w:r>
    </w:p>
    <w:p w:rsidR="00594F68" w:rsidRDefault="00594F68" w:rsidP="00594F68">
      <w:pPr>
        <w:spacing w:line="240" w:lineRule="auto"/>
      </w:pPr>
      <w:r>
        <w:t>45,83,</w:t>
      </w:r>
      <w:proofErr w:type="gramStart"/>
      <w:r>
        <w:t>7,-</w:t>
      </w:r>
      <w:proofErr w:type="gramEnd"/>
      <w:r>
        <w:t>4.9,0.9</w:t>
      </w:r>
    </w:p>
    <w:p w:rsidR="00594F68" w:rsidRDefault="00594F68" w:rsidP="00594F68">
      <w:pPr>
        <w:spacing w:line="240" w:lineRule="auto"/>
      </w:pPr>
      <w:r>
        <w:lastRenderedPageBreak/>
        <w:t>40,99,</w:t>
      </w:r>
      <w:proofErr w:type="gramStart"/>
      <w:r>
        <w:t>7,-</w:t>
      </w:r>
      <w:proofErr w:type="gramEnd"/>
      <w:r>
        <w:t>7.5,0.9</w:t>
      </w:r>
    </w:p>
    <w:p w:rsidR="00594F68" w:rsidRDefault="00594F68" w:rsidP="00594F68">
      <w:pPr>
        <w:spacing w:line="240" w:lineRule="auto"/>
      </w:pPr>
      <w:r>
        <w:t>35,104,</w:t>
      </w:r>
      <w:proofErr w:type="gramStart"/>
      <w:r>
        <w:t>7,-</w:t>
      </w:r>
      <w:proofErr w:type="gramEnd"/>
      <w:r>
        <w:t>8.7,0.9</w:t>
      </w:r>
    </w:p>
    <w:p w:rsidR="00594F68" w:rsidRDefault="00594F68" w:rsidP="00594F68">
      <w:pPr>
        <w:spacing w:line="240" w:lineRule="auto"/>
      </w:pPr>
      <w:r>
        <w:t>30,129,</w:t>
      </w:r>
      <w:proofErr w:type="gramStart"/>
      <w:r>
        <w:t>7,-</w:t>
      </w:r>
      <w:proofErr w:type="gramEnd"/>
      <w:r>
        <w:t>12.4,0.9</w:t>
      </w:r>
    </w:p>
    <w:p w:rsidR="00594F68" w:rsidRDefault="00594F68" w:rsidP="00594F68">
      <w:pPr>
        <w:spacing w:line="240" w:lineRule="auto"/>
      </w:pPr>
      <w:r>
        <w:t>25,132,</w:t>
      </w:r>
      <w:proofErr w:type="gramStart"/>
      <w:r>
        <w:t>6,-</w:t>
      </w:r>
      <w:proofErr w:type="gramEnd"/>
      <w:r>
        <w:t>13.3,0.7</w:t>
      </w:r>
    </w:p>
    <w:p w:rsidR="00594F68" w:rsidRDefault="00594F68" w:rsidP="00594F68">
      <w:pPr>
        <w:spacing w:line="240" w:lineRule="auto"/>
      </w:pPr>
      <w:r>
        <w:t>20,152,</w:t>
      </w:r>
      <w:proofErr w:type="gramStart"/>
      <w:r>
        <w:t>7,-</w:t>
      </w:r>
      <w:proofErr w:type="gramEnd"/>
      <w:r>
        <w:t>16.4,0.9</w:t>
      </w:r>
    </w:p>
    <w:p w:rsidR="00594F68" w:rsidRDefault="00594F68" w:rsidP="00594F68">
      <w:pPr>
        <w:spacing w:line="240" w:lineRule="auto"/>
      </w:pPr>
      <w:r>
        <w:t>15,154,</w:t>
      </w:r>
      <w:proofErr w:type="gramStart"/>
      <w:r>
        <w:t>8,-</w:t>
      </w:r>
      <w:proofErr w:type="gramEnd"/>
      <w:r>
        <w:t>17.2,1.0</w:t>
      </w:r>
    </w:p>
    <w:p w:rsidR="00594F68" w:rsidRDefault="00594F68" w:rsidP="00594F68">
      <w:pPr>
        <w:spacing w:line="240" w:lineRule="auto"/>
      </w:pPr>
      <w:r>
        <w:t>10,172,</w:t>
      </w:r>
      <w:proofErr w:type="gramStart"/>
      <w:r>
        <w:t>8,-</w:t>
      </w:r>
      <w:proofErr w:type="gramEnd"/>
      <w:r>
        <w:t>20.0,1.0</w:t>
      </w:r>
    </w:p>
    <w:p w:rsidR="00594F68" w:rsidRDefault="00594F68" w:rsidP="00594F68">
      <w:pPr>
        <w:spacing w:line="240" w:lineRule="auto"/>
      </w:pPr>
      <w:r>
        <w:t>5,188,</w:t>
      </w:r>
      <w:proofErr w:type="gramStart"/>
      <w:r>
        <w:t>8,-</w:t>
      </w:r>
      <w:proofErr w:type="gramEnd"/>
      <w:r>
        <w:t>22.5,1.0</w:t>
      </w:r>
    </w:p>
    <w:p w:rsidR="00594F68" w:rsidRDefault="00594F68" w:rsidP="00594F68">
      <w:pPr>
        <w:spacing w:line="240" w:lineRule="auto"/>
      </w:pPr>
      <w:r>
        <w:t>0,199,</w:t>
      </w:r>
      <w:proofErr w:type="gramStart"/>
      <w:r>
        <w:t>8,-</w:t>
      </w:r>
      <w:proofErr w:type="gramEnd"/>
      <w:r>
        <w:t>24.5,1.0</w:t>
      </w:r>
    </w:p>
    <w:p w:rsidR="00594F68" w:rsidRDefault="00594F68" w:rsidP="00594F68">
      <w:pPr>
        <w:spacing w:line="240" w:lineRule="auto"/>
      </w:pPr>
      <w:r>
        <w:t>#Year</w:t>
      </w:r>
      <w:r>
        <w:tab/>
        <w:t>D14C</w:t>
      </w:r>
      <w:r>
        <w:tab/>
        <w:t>1sigma</w:t>
      </w:r>
      <w:r>
        <w:tab/>
        <w:t>F14C</w:t>
      </w:r>
      <w:r>
        <w:tab/>
        <w:t>1sigma</w:t>
      </w:r>
    </w:p>
    <w:p w:rsidR="00594F68" w:rsidRDefault="00594F68" w:rsidP="00594F68">
      <w:pPr>
        <w:spacing w:line="240" w:lineRule="auto"/>
      </w:pPr>
      <w:r>
        <w:t>1950.5</w:t>
      </w:r>
      <w:r>
        <w:tab/>
        <w:t>-25.8</w:t>
      </w:r>
      <w:r>
        <w:tab/>
        <w:t>1.7</w:t>
      </w:r>
      <w:r>
        <w:tab/>
        <w:t>0.9743</w:t>
      </w:r>
      <w:r>
        <w:tab/>
        <w:t>0.0017</w:t>
      </w:r>
    </w:p>
    <w:p w:rsidR="00594F68" w:rsidRDefault="00594F68" w:rsidP="00594F68">
      <w:pPr>
        <w:spacing w:line="240" w:lineRule="auto"/>
      </w:pPr>
      <w:r>
        <w:t>1951.5</w:t>
      </w:r>
      <w:r>
        <w:tab/>
        <w:t>-25.5</w:t>
      </w:r>
      <w:r>
        <w:tab/>
        <w:t>1.7</w:t>
      </w:r>
      <w:r>
        <w:tab/>
        <w:t>0.9747</w:t>
      </w:r>
      <w:r>
        <w:tab/>
        <w:t>0.0017</w:t>
      </w:r>
    </w:p>
    <w:p w:rsidR="00594F68" w:rsidRDefault="00594F68" w:rsidP="00594F68">
      <w:pPr>
        <w:spacing w:line="240" w:lineRule="auto"/>
      </w:pPr>
      <w:r>
        <w:t>1952.5</w:t>
      </w:r>
      <w:r>
        <w:tab/>
        <w:t>-25.8</w:t>
      </w:r>
      <w:r>
        <w:tab/>
        <w:t>1.6</w:t>
      </w:r>
      <w:r>
        <w:tab/>
        <w:t>0.9745</w:t>
      </w:r>
      <w:r>
        <w:tab/>
        <w:t>0.0016</w:t>
      </w:r>
    </w:p>
    <w:p w:rsidR="00594F68" w:rsidRDefault="00594F68" w:rsidP="00594F68">
      <w:pPr>
        <w:spacing w:line="240" w:lineRule="auto"/>
      </w:pPr>
      <w:r>
        <w:t>1953.5</w:t>
      </w:r>
      <w:r>
        <w:tab/>
        <w:t>-24.1</w:t>
      </w:r>
      <w:r>
        <w:tab/>
        <w:t>1.8</w:t>
      </w:r>
      <w:r>
        <w:tab/>
        <w:t>0.9763</w:t>
      </w:r>
      <w:r>
        <w:tab/>
        <w:t>0.0018</w:t>
      </w:r>
    </w:p>
    <w:p w:rsidR="00594F68" w:rsidRDefault="00594F68" w:rsidP="00594F68">
      <w:pPr>
        <w:spacing w:line="240" w:lineRule="auto"/>
      </w:pPr>
      <w:r>
        <w:t>1954.5</w:t>
      </w:r>
      <w:r>
        <w:tab/>
        <w:t>-22.8</w:t>
      </w:r>
      <w:r>
        <w:tab/>
        <w:t>2.6</w:t>
      </w:r>
      <w:r>
        <w:tab/>
        <w:t>0.9777</w:t>
      </w:r>
      <w:r>
        <w:tab/>
        <w:t>0.0026</w:t>
      </w:r>
    </w:p>
    <w:p w:rsidR="00594F68" w:rsidRDefault="00594F68" w:rsidP="00594F68">
      <w:pPr>
        <w:spacing w:line="240" w:lineRule="auto"/>
      </w:pPr>
      <w:r>
        <w:t>1955.5</w:t>
      </w:r>
      <w:r>
        <w:tab/>
        <w:t>17.2</w:t>
      </w:r>
      <w:r>
        <w:tab/>
        <w:t>5.3</w:t>
      </w:r>
      <w:r>
        <w:tab/>
        <w:t>1.0178</w:t>
      </w:r>
      <w:r>
        <w:tab/>
        <w:t>0.0053</w:t>
      </w:r>
    </w:p>
    <w:p w:rsidR="00594F68" w:rsidRDefault="00594F68" w:rsidP="00594F68">
      <w:pPr>
        <w:spacing w:line="240" w:lineRule="auto"/>
      </w:pPr>
      <w:r>
        <w:t>1956.5</w:t>
      </w:r>
      <w:r>
        <w:tab/>
        <w:t>24.4</w:t>
      </w:r>
      <w:r>
        <w:tab/>
        <w:t>7.5</w:t>
      </w:r>
      <w:r>
        <w:tab/>
        <w:t>1.0252</w:t>
      </w:r>
      <w:r>
        <w:tab/>
        <w:t>0.0076</w:t>
      </w:r>
    </w:p>
    <w:p w:rsidR="00594F68" w:rsidRDefault="00594F68" w:rsidP="00594F68">
      <w:pPr>
        <w:spacing w:line="240" w:lineRule="auto"/>
      </w:pPr>
      <w:r>
        <w:t>1957.5</w:t>
      </w:r>
      <w:r>
        <w:tab/>
        <w:t>98.3</w:t>
      </w:r>
      <w:r>
        <w:tab/>
        <w:t>37.0</w:t>
      </w:r>
      <w:r>
        <w:tab/>
        <w:t>1.0993</w:t>
      </w:r>
      <w:r>
        <w:tab/>
        <w:t>0.0370</w:t>
      </w:r>
    </w:p>
    <w:p w:rsidR="00594F68" w:rsidRDefault="00594F68" w:rsidP="00594F68">
      <w:pPr>
        <w:spacing w:line="240" w:lineRule="auto"/>
      </w:pPr>
      <w:r>
        <w:t>1958.5</w:t>
      </w:r>
      <w:r>
        <w:tab/>
        <w:t>168.2</w:t>
      </w:r>
      <w:r>
        <w:tab/>
        <w:t>9.3</w:t>
      </w:r>
      <w:r>
        <w:tab/>
        <w:t>1.1694</w:t>
      </w:r>
      <w:r>
        <w:tab/>
        <w:t>0.0093</w:t>
      </w:r>
    </w:p>
    <w:p w:rsidR="00594F68" w:rsidRDefault="00594F68" w:rsidP="00594F68">
      <w:pPr>
        <w:spacing w:line="240" w:lineRule="auto"/>
      </w:pPr>
      <w:r>
        <w:t>1959.12</w:t>
      </w:r>
      <w:r>
        <w:tab/>
        <w:t>180.5</w:t>
      </w:r>
      <w:r>
        <w:tab/>
        <w:t>7.5</w:t>
      </w:r>
      <w:r>
        <w:tab/>
        <w:t>1.1818</w:t>
      </w:r>
      <w:r>
        <w:tab/>
        <w:t>0.0075</w:t>
      </w:r>
    </w:p>
    <w:p w:rsidR="00594F68" w:rsidRDefault="00594F68" w:rsidP="00594F68">
      <w:pPr>
        <w:spacing w:line="240" w:lineRule="auto"/>
      </w:pPr>
      <w:r>
        <w:t>1959.20</w:t>
      </w:r>
      <w:r>
        <w:tab/>
        <w:t>196.0</w:t>
      </w:r>
      <w:r>
        <w:tab/>
        <w:t>4.9</w:t>
      </w:r>
      <w:r>
        <w:tab/>
        <w:t>1.1973</w:t>
      </w:r>
      <w:r>
        <w:tab/>
        <w:t>0.0050</w:t>
      </w:r>
    </w:p>
    <w:p w:rsidR="00594F68" w:rsidRDefault="00594F68" w:rsidP="00594F68">
      <w:pPr>
        <w:spacing w:line="240" w:lineRule="auto"/>
      </w:pPr>
      <w:r>
        <w:t>1959.28</w:t>
      </w:r>
      <w:r>
        <w:tab/>
        <w:t>228.0</w:t>
      </w:r>
      <w:r>
        <w:tab/>
        <w:t>7.0</w:t>
      </w:r>
      <w:r>
        <w:tab/>
        <w:t>1.2294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59.37</w:t>
      </w:r>
      <w:r>
        <w:tab/>
        <w:t>232.0</w:t>
      </w:r>
      <w:r>
        <w:tab/>
        <w:t>9.0</w:t>
      </w:r>
      <w:r>
        <w:tab/>
        <w:t>1.2334</w:t>
      </w:r>
      <w:r>
        <w:tab/>
        <w:t>0.0090</w:t>
      </w:r>
    </w:p>
    <w:p w:rsidR="00594F68" w:rsidRDefault="00594F68" w:rsidP="00594F68">
      <w:pPr>
        <w:spacing w:line="240" w:lineRule="auto"/>
      </w:pPr>
      <w:r>
        <w:t>1959.45</w:t>
      </w:r>
      <w:r>
        <w:tab/>
        <w:t>276.0</w:t>
      </w:r>
      <w:r>
        <w:tab/>
        <w:t>7.0</w:t>
      </w:r>
      <w:r>
        <w:tab/>
        <w:t>1.2775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59.53</w:t>
      </w:r>
      <w:r>
        <w:tab/>
        <w:t>248.0</w:t>
      </w:r>
      <w:r>
        <w:tab/>
        <w:t>7.0</w:t>
      </w:r>
      <w:r>
        <w:tab/>
        <w:t>1.2494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59.62</w:t>
      </w:r>
      <w:r>
        <w:tab/>
        <w:t>270.0</w:t>
      </w:r>
      <w:r>
        <w:tab/>
        <w:t>10.0</w:t>
      </w:r>
      <w:r>
        <w:tab/>
        <w:t>1.2715</w:t>
      </w:r>
      <w:r>
        <w:tab/>
        <w:t>0.0100</w:t>
      </w:r>
    </w:p>
    <w:p w:rsidR="00594F68" w:rsidRDefault="00594F68" w:rsidP="00594F68">
      <w:pPr>
        <w:spacing w:line="240" w:lineRule="auto"/>
      </w:pPr>
      <w:r>
        <w:t>1959.70</w:t>
      </w:r>
      <w:r>
        <w:tab/>
        <w:t>250.0</w:t>
      </w:r>
      <w:r>
        <w:tab/>
        <w:t>6.0</w:t>
      </w:r>
      <w:r>
        <w:tab/>
        <w:t>1.2515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59.79</w:t>
      </w:r>
      <w:r>
        <w:tab/>
        <w:t>235.0</w:t>
      </w:r>
      <w:r>
        <w:tab/>
        <w:t>6.4</w:t>
      </w:r>
      <w:r>
        <w:tab/>
        <w:t>1.2365</w:t>
      </w:r>
      <w:r>
        <w:tab/>
        <w:t>0.0064</w:t>
      </w:r>
    </w:p>
    <w:p w:rsidR="00594F68" w:rsidRDefault="00594F68" w:rsidP="00594F68">
      <w:pPr>
        <w:spacing w:line="240" w:lineRule="auto"/>
      </w:pPr>
      <w:r>
        <w:t>1959.87</w:t>
      </w:r>
      <w:r>
        <w:tab/>
        <w:t>227.0</w:t>
      </w:r>
      <w:r>
        <w:tab/>
        <w:t>4.0</w:t>
      </w:r>
      <w:r>
        <w:tab/>
        <w:t>1.2285</w:t>
      </w:r>
      <w:r>
        <w:tab/>
        <w:t>0.0040</w:t>
      </w:r>
    </w:p>
    <w:p w:rsidR="00594F68" w:rsidRDefault="00594F68" w:rsidP="00594F68">
      <w:pPr>
        <w:spacing w:line="240" w:lineRule="auto"/>
      </w:pPr>
      <w:r>
        <w:t>1959.95</w:t>
      </w:r>
      <w:r>
        <w:tab/>
        <w:t>216.0</w:t>
      </w:r>
      <w:r>
        <w:tab/>
        <w:t>7.0</w:t>
      </w:r>
      <w:r>
        <w:tab/>
        <w:t>1.2175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60.04</w:t>
      </w:r>
      <w:r>
        <w:tab/>
        <w:t>198.0</w:t>
      </w:r>
      <w:r>
        <w:tab/>
        <w:t>7.0</w:t>
      </w:r>
      <w:r>
        <w:tab/>
        <w:t>1.1995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60.12</w:t>
      </w:r>
      <w:r>
        <w:tab/>
        <w:t>204.0</w:t>
      </w:r>
      <w:r>
        <w:tab/>
        <w:t>5.0</w:t>
      </w:r>
      <w:r>
        <w:tab/>
        <w:t>1.2055</w:t>
      </w:r>
      <w:r>
        <w:tab/>
        <w:t>0.0050</w:t>
      </w:r>
    </w:p>
    <w:p w:rsidR="00594F68" w:rsidRDefault="00594F68" w:rsidP="00594F68">
      <w:pPr>
        <w:spacing w:line="240" w:lineRule="auto"/>
      </w:pPr>
      <w:r>
        <w:t>1960.20</w:t>
      </w:r>
      <w:r>
        <w:tab/>
        <w:t>204.4</w:t>
      </w:r>
      <w:r>
        <w:tab/>
        <w:t>5.3</w:t>
      </w:r>
      <w:r>
        <w:tab/>
        <w:t>1.2059</w:t>
      </w:r>
      <w:r>
        <w:tab/>
        <w:t>0.0053</w:t>
      </w:r>
    </w:p>
    <w:p w:rsidR="00594F68" w:rsidRDefault="00594F68" w:rsidP="00594F68">
      <w:pPr>
        <w:spacing w:line="240" w:lineRule="auto"/>
      </w:pPr>
      <w:r>
        <w:lastRenderedPageBreak/>
        <w:t>1960.28</w:t>
      </w:r>
      <w:r>
        <w:tab/>
        <w:t>202.0</w:t>
      </w:r>
      <w:r>
        <w:tab/>
        <w:t>7.0</w:t>
      </w:r>
      <w:r>
        <w:tab/>
        <w:t>1.2035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60.37</w:t>
      </w:r>
      <w:r>
        <w:tab/>
        <w:t>219.0</w:t>
      </w:r>
      <w:r>
        <w:tab/>
        <w:t>6.0</w:t>
      </w:r>
      <w:r>
        <w:tab/>
        <w:t>1.2205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60.45</w:t>
      </w:r>
      <w:r>
        <w:tab/>
        <w:t>234.0</w:t>
      </w:r>
      <w:r>
        <w:tab/>
        <w:t>5.0</w:t>
      </w:r>
      <w:r>
        <w:tab/>
        <w:t>1.2356</w:t>
      </w:r>
      <w:r>
        <w:tab/>
        <w:t>0.0050</w:t>
      </w:r>
    </w:p>
    <w:p w:rsidR="00594F68" w:rsidRDefault="00594F68" w:rsidP="00594F68">
      <w:pPr>
        <w:spacing w:line="240" w:lineRule="auto"/>
      </w:pPr>
      <w:r>
        <w:t>1960.53</w:t>
      </w:r>
      <w:r>
        <w:tab/>
        <w:t>231.0</w:t>
      </w:r>
      <w:r>
        <w:tab/>
        <w:t>6.0</w:t>
      </w:r>
      <w:r>
        <w:tab/>
        <w:t>1.2326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60.62</w:t>
      </w:r>
      <w:r>
        <w:tab/>
        <w:t>221.0</w:t>
      </w:r>
      <w:r>
        <w:tab/>
        <w:t>7.0</w:t>
      </w:r>
      <w:r>
        <w:tab/>
        <w:t>1.2226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60.70</w:t>
      </w:r>
      <w:r>
        <w:tab/>
        <w:t>215.0</w:t>
      </w:r>
      <w:r>
        <w:tab/>
        <w:t>8.0</w:t>
      </w:r>
      <w:r>
        <w:tab/>
        <w:t>1.2166</w:t>
      </w:r>
      <w:r>
        <w:tab/>
        <w:t>0.0080</w:t>
      </w:r>
    </w:p>
    <w:p w:rsidR="00594F68" w:rsidRDefault="00594F68" w:rsidP="00594F68">
      <w:pPr>
        <w:spacing w:line="240" w:lineRule="auto"/>
      </w:pPr>
      <w:r>
        <w:t>1960.79</w:t>
      </w:r>
      <w:r>
        <w:tab/>
        <w:t>209.0</w:t>
      </w:r>
      <w:r>
        <w:tab/>
        <w:t>7.0</w:t>
      </w:r>
      <w:r>
        <w:tab/>
        <w:t>1.2106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60.87</w:t>
      </w:r>
      <w:r>
        <w:tab/>
        <w:t>205.0</w:t>
      </w:r>
      <w:r>
        <w:tab/>
        <w:t>7.0</w:t>
      </w:r>
      <w:r>
        <w:tab/>
        <w:t>1.2066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60.95</w:t>
      </w:r>
      <w:r>
        <w:tab/>
        <w:t>209.0</w:t>
      </w:r>
      <w:r>
        <w:tab/>
        <w:t>7.0</w:t>
      </w:r>
      <w:r>
        <w:tab/>
        <w:t>1.2106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61.04</w:t>
      </w:r>
      <w:r>
        <w:tab/>
        <w:t>202.0</w:t>
      </w:r>
      <w:r>
        <w:tab/>
        <w:t>7.0</w:t>
      </w:r>
      <w:r>
        <w:tab/>
        <w:t>1.2036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61.12</w:t>
      </w:r>
      <w:r>
        <w:tab/>
        <w:t>205.0</w:t>
      </w:r>
      <w:r>
        <w:tab/>
        <w:t>9.0</w:t>
      </w:r>
      <w:r>
        <w:tab/>
        <w:t>1.2066</w:t>
      </w:r>
      <w:r>
        <w:tab/>
        <w:t>0.0090</w:t>
      </w:r>
    </w:p>
    <w:p w:rsidR="00594F68" w:rsidRDefault="00594F68" w:rsidP="00594F68">
      <w:pPr>
        <w:spacing w:line="240" w:lineRule="auto"/>
      </w:pPr>
      <w:r>
        <w:t>1961.20</w:t>
      </w:r>
      <w:r>
        <w:tab/>
        <w:t>220.0</w:t>
      </w:r>
      <w:r>
        <w:tab/>
        <w:t>8.0</w:t>
      </w:r>
      <w:r>
        <w:tab/>
        <w:t>1.2217</w:t>
      </w:r>
      <w:r>
        <w:tab/>
        <w:t>0.0080</w:t>
      </w:r>
    </w:p>
    <w:p w:rsidR="00594F68" w:rsidRDefault="00594F68" w:rsidP="00594F68">
      <w:pPr>
        <w:spacing w:line="240" w:lineRule="auto"/>
      </w:pPr>
      <w:r>
        <w:t>1961.28</w:t>
      </w:r>
      <w:r>
        <w:tab/>
        <w:t>212.0</w:t>
      </w:r>
      <w:r>
        <w:tab/>
        <w:t>7.0</w:t>
      </w:r>
      <w:r>
        <w:tab/>
        <w:t>1.2137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61.37</w:t>
      </w:r>
      <w:r>
        <w:tab/>
        <w:t>215.0</w:t>
      </w:r>
      <w:r>
        <w:tab/>
        <w:t>8.0</w:t>
      </w:r>
      <w:r>
        <w:tab/>
        <w:t>1.2167</w:t>
      </w:r>
      <w:r>
        <w:tab/>
        <w:t>0.0080</w:t>
      </w:r>
    </w:p>
    <w:p w:rsidR="00594F68" w:rsidRDefault="00594F68" w:rsidP="00594F68">
      <w:pPr>
        <w:spacing w:line="240" w:lineRule="auto"/>
      </w:pPr>
      <w:r>
        <w:t>1961.45</w:t>
      </w:r>
      <w:r>
        <w:tab/>
        <w:t>247.0</w:t>
      </w:r>
      <w:r>
        <w:tab/>
        <w:t>8.0</w:t>
      </w:r>
      <w:r>
        <w:tab/>
        <w:t>1.2487</w:t>
      </w:r>
      <w:r>
        <w:tab/>
        <w:t>0.0080</w:t>
      </w:r>
    </w:p>
    <w:p w:rsidR="00594F68" w:rsidRDefault="00594F68" w:rsidP="00594F68">
      <w:pPr>
        <w:spacing w:line="240" w:lineRule="auto"/>
      </w:pPr>
      <w:r>
        <w:t>1961.53</w:t>
      </w:r>
      <w:r>
        <w:tab/>
        <w:t>227.0</w:t>
      </w:r>
      <w:r>
        <w:tab/>
        <w:t>7.0</w:t>
      </w:r>
      <w:r>
        <w:tab/>
        <w:t>1.2287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61.62</w:t>
      </w:r>
      <w:r>
        <w:tab/>
        <w:t>240.0</w:t>
      </w:r>
      <w:r>
        <w:tab/>
        <w:t>6.0</w:t>
      </w:r>
      <w:r>
        <w:tab/>
        <w:t>1.2417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61.70</w:t>
      </w:r>
      <w:r>
        <w:tab/>
        <w:t>205.0</w:t>
      </w:r>
      <w:r>
        <w:tab/>
        <w:t>7.0</w:t>
      </w:r>
      <w:r>
        <w:tab/>
        <w:t>1.2067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61.79</w:t>
      </w:r>
      <w:r>
        <w:tab/>
        <w:t>217.0</w:t>
      </w:r>
      <w:r>
        <w:tab/>
        <w:t>6.0</w:t>
      </w:r>
      <w:r>
        <w:tab/>
        <w:t>1.2187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61.95</w:t>
      </w:r>
      <w:r>
        <w:tab/>
        <w:t>238.0</w:t>
      </w:r>
      <w:r>
        <w:tab/>
        <w:t>6.0</w:t>
      </w:r>
      <w:r>
        <w:tab/>
        <w:t>1.2398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62.04</w:t>
      </w:r>
      <w:r>
        <w:tab/>
        <w:t>262.0</w:t>
      </w:r>
      <w:r>
        <w:tab/>
        <w:t>7.0</w:t>
      </w:r>
      <w:r>
        <w:tab/>
        <w:t>1.2638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62.12</w:t>
      </w:r>
      <w:r>
        <w:tab/>
        <w:t>286.0</w:t>
      </w:r>
      <w:r>
        <w:tab/>
        <w:t>5.0</w:t>
      </w:r>
      <w:r>
        <w:tab/>
        <w:t>1.2879</w:t>
      </w:r>
      <w:r>
        <w:tab/>
        <w:t>0.0050</w:t>
      </w:r>
    </w:p>
    <w:p w:rsidR="00594F68" w:rsidRDefault="00594F68" w:rsidP="00594F68">
      <w:pPr>
        <w:spacing w:line="240" w:lineRule="auto"/>
      </w:pPr>
      <w:r>
        <w:t>1962.20</w:t>
      </w:r>
      <w:r>
        <w:tab/>
        <w:t>304.0</w:t>
      </w:r>
      <w:r>
        <w:tab/>
        <w:t>6.0</w:t>
      </w:r>
      <w:r>
        <w:tab/>
        <w:t>1.3059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62.37</w:t>
      </w:r>
      <w:r>
        <w:tab/>
        <w:t>366.0</w:t>
      </w:r>
      <w:r>
        <w:tab/>
        <w:t>6.0</w:t>
      </w:r>
      <w:r>
        <w:tab/>
        <w:t>1.3680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62.53</w:t>
      </w:r>
      <w:r>
        <w:tab/>
        <w:t>393.0</w:t>
      </w:r>
      <w:r>
        <w:tab/>
        <w:t>6.0</w:t>
      </w:r>
      <w:r>
        <w:tab/>
        <w:t>1.3951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62.62</w:t>
      </w:r>
      <w:r>
        <w:tab/>
        <w:t>416.0</w:t>
      </w:r>
      <w:r>
        <w:tab/>
        <w:t>6.0</w:t>
      </w:r>
      <w:r>
        <w:tab/>
        <w:t>1.4182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62.70</w:t>
      </w:r>
      <w:r>
        <w:tab/>
        <w:t>393.0</w:t>
      </w:r>
      <w:r>
        <w:tab/>
        <w:t>8.0</w:t>
      </w:r>
      <w:r>
        <w:tab/>
        <w:t>1.3951</w:t>
      </w:r>
      <w:r>
        <w:tab/>
        <w:t>0.0080</w:t>
      </w:r>
    </w:p>
    <w:p w:rsidR="00594F68" w:rsidRDefault="00594F68" w:rsidP="00594F68">
      <w:pPr>
        <w:spacing w:line="240" w:lineRule="auto"/>
      </w:pPr>
      <w:r>
        <w:t>1962.79</w:t>
      </w:r>
      <w:r>
        <w:tab/>
        <w:t>382.0</w:t>
      </w:r>
      <w:r>
        <w:tab/>
        <w:t>6.0</w:t>
      </w:r>
      <w:r>
        <w:tab/>
        <w:t>1.3841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62.87</w:t>
      </w:r>
      <w:r>
        <w:tab/>
        <w:t>408.0</w:t>
      </w:r>
      <w:r>
        <w:tab/>
        <w:t>6.0</w:t>
      </w:r>
      <w:r>
        <w:tab/>
        <w:t>1.4102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62.95</w:t>
      </w:r>
      <w:r>
        <w:tab/>
        <w:t>422.5</w:t>
      </w:r>
      <w:r>
        <w:tab/>
        <w:t>10</w:t>
      </w:r>
      <w:r>
        <w:tab/>
        <w:t>1.4247</w:t>
      </w:r>
      <w:r>
        <w:tab/>
        <w:t>0.0100</w:t>
      </w:r>
    </w:p>
    <w:p w:rsidR="00594F68" w:rsidRDefault="00594F68" w:rsidP="00594F68">
      <w:pPr>
        <w:spacing w:line="240" w:lineRule="auto"/>
      </w:pPr>
      <w:r>
        <w:t>1963.04</w:t>
      </w:r>
      <w:r>
        <w:tab/>
        <w:t>415.7</w:t>
      </w:r>
      <w:r>
        <w:tab/>
        <w:t>7.8</w:t>
      </w:r>
      <w:r>
        <w:tab/>
        <w:t>1.4179</w:t>
      </w:r>
      <w:r>
        <w:tab/>
        <w:t>0.0078</w:t>
      </w:r>
    </w:p>
    <w:p w:rsidR="00594F68" w:rsidRDefault="00594F68" w:rsidP="00594F68">
      <w:pPr>
        <w:spacing w:line="240" w:lineRule="auto"/>
      </w:pPr>
      <w:r>
        <w:t>1963.12</w:t>
      </w:r>
      <w:r>
        <w:tab/>
        <w:t>461.0</w:t>
      </w:r>
      <w:r>
        <w:tab/>
        <w:t>17.0</w:t>
      </w:r>
      <w:r>
        <w:tab/>
        <w:t>1.4633</w:t>
      </w:r>
      <w:r>
        <w:tab/>
        <w:t>0.0170</w:t>
      </w:r>
    </w:p>
    <w:p w:rsidR="00594F68" w:rsidRDefault="00594F68" w:rsidP="00594F68">
      <w:pPr>
        <w:spacing w:line="240" w:lineRule="auto"/>
      </w:pPr>
      <w:r>
        <w:t>1963.20</w:t>
      </w:r>
      <w:r>
        <w:tab/>
        <w:t>485.9</w:t>
      </w:r>
      <w:r>
        <w:tab/>
        <w:t>9.6</w:t>
      </w:r>
      <w:r>
        <w:tab/>
        <w:t>1.4883</w:t>
      </w:r>
      <w:r>
        <w:tab/>
        <w:t>0.0097</w:t>
      </w:r>
    </w:p>
    <w:p w:rsidR="00594F68" w:rsidRDefault="00594F68" w:rsidP="00594F68">
      <w:pPr>
        <w:spacing w:line="240" w:lineRule="auto"/>
      </w:pPr>
      <w:r>
        <w:lastRenderedPageBreak/>
        <w:t>1963.28</w:t>
      </w:r>
      <w:r>
        <w:tab/>
        <w:t>558.0</w:t>
      </w:r>
      <w:r>
        <w:tab/>
        <w:t>13.6</w:t>
      </w:r>
      <w:r>
        <w:tab/>
        <w:t>1.5605</w:t>
      </w:r>
      <w:r>
        <w:tab/>
        <w:t>0.0136</w:t>
      </w:r>
    </w:p>
    <w:p w:rsidR="00594F68" w:rsidRDefault="00594F68" w:rsidP="00594F68">
      <w:pPr>
        <w:spacing w:line="240" w:lineRule="auto"/>
      </w:pPr>
      <w:r>
        <w:t>1963.37</w:t>
      </w:r>
      <w:r>
        <w:tab/>
        <w:t>647.4</w:t>
      </w:r>
      <w:r>
        <w:tab/>
        <w:t>3.8</w:t>
      </w:r>
      <w:r>
        <w:tab/>
        <w:t>1.6501</w:t>
      </w:r>
      <w:r>
        <w:tab/>
        <w:t>0.0038</w:t>
      </w:r>
    </w:p>
    <w:p w:rsidR="00594F68" w:rsidRDefault="00594F68" w:rsidP="00594F68">
      <w:pPr>
        <w:spacing w:line="240" w:lineRule="auto"/>
      </w:pPr>
      <w:r>
        <w:t>1963.45</w:t>
      </w:r>
      <w:r>
        <w:tab/>
        <w:t>762.0</w:t>
      </w:r>
      <w:r>
        <w:tab/>
        <w:t>40.4</w:t>
      </w:r>
      <w:r>
        <w:tab/>
        <w:t>1.7649</w:t>
      </w:r>
      <w:r>
        <w:tab/>
        <w:t>0.0405</w:t>
      </w:r>
    </w:p>
    <w:p w:rsidR="00594F68" w:rsidRDefault="00594F68" w:rsidP="00594F68">
      <w:pPr>
        <w:spacing w:line="240" w:lineRule="auto"/>
      </w:pPr>
      <w:r>
        <w:t>1963.53</w:t>
      </w:r>
      <w:r>
        <w:tab/>
        <w:t>880.4</w:t>
      </w:r>
      <w:r>
        <w:tab/>
        <w:t>12.7</w:t>
      </w:r>
      <w:r>
        <w:tab/>
        <w:t>1.8835</w:t>
      </w:r>
      <w:r>
        <w:tab/>
        <w:t>0.0127</w:t>
      </w:r>
    </w:p>
    <w:p w:rsidR="00594F68" w:rsidRDefault="00594F68" w:rsidP="00594F68">
      <w:pPr>
        <w:spacing w:line="240" w:lineRule="auto"/>
      </w:pPr>
      <w:r>
        <w:t>1963.62</w:t>
      </w:r>
      <w:r>
        <w:tab/>
        <w:t>980.4</w:t>
      </w:r>
      <w:r>
        <w:tab/>
        <w:t>21.5</w:t>
      </w:r>
      <w:r>
        <w:tab/>
        <w:t>1.9836</w:t>
      </w:r>
      <w:r>
        <w:tab/>
        <w:t>0.0215</w:t>
      </w:r>
    </w:p>
    <w:p w:rsidR="00594F68" w:rsidRDefault="00594F68" w:rsidP="00594F68">
      <w:pPr>
        <w:spacing w:line="240" w:lineRule="auto"/>
      </w:pPr>
      <w:r>
        <w:t>1963.70</w:t>
      </w:r>
      <w:r>
        <w:tab/>
        <w:t>974.2</w:t>
      </w:r>
      <w:r>
        <w:tab/>
        <w:t>41.2</w:t>
      </w:r>
      <w:r>
        <w:tab/>
        <w:t>1.9775</w:t>
      </w:r>
      <w:r>
        <w:tab/>
        <w:t>0.0413</w:t>
      </w:r>
    </w:p>
    <w:p w:rsidR="00594F68" w:rsidRDefault="00594F68" w:rsidP="00594F68">
      <w:pPr>
        <w:spacing w:line="240" w:lineRule="auto"/>
      </w:pPr>
      <w:r>
        <w:t>1963.79</w:t>
      </w:r>
      <w:r>
        <w:tab/>
        <w:t>851.2</w:t>
      </w:r>
      <w:r>
        <w:tab/>
        <w:t>53.8</w:t>
      </w:r>
      <w:r>
        <w:tab/>
        <w:t>1.8543</w:t>
      </w:r>
      <w:r>
        <w:tab/>
        <w:t>0.0539</w:t>
      </w:r>
    </w:p>
    <w:p w:rsidR="00594F68" w:rsidRDefault="00594F68" w:rsidP="00594F68">
      <w:pPr>
        <w:spacing w:line="240" w:lineRule="auto"/>
      </w:pPr>
      <w:r>
        <w:t>1963.87</w:t>
      </w:r>
      <w:r>
        <w:tab/>
        <w:t>821.3</w:t>
      </w:r>
      <w:r>
        <w:tab/>
        <w:t>43.7</w:t>
      </w:r>
      <w:r>
        <w:tab/>
        <w:t>1.8243</w:t>
      </w:r>
      <w:r>
        <w:tab/>
        <w:t>0.0438</w:t>
      </w:r>
    </w:p>
    <w:p w:rsidR="00594F68" w:rsidRDefault="00594F68" w:rsidP="00594F68">
      <w:pPr>
        <w:spacing w:line="240" w:lineRule="auto"/>
      </w:pPr>
      <w:r>
        <w:t>1963.95</w:t>
      </w:r>
      <w:r>
        <w:tab/>
        <w:t>813.2</w:t>
      </w:r>
      <w:r>
        <w:tab/>
        <w:t>50.8</w:t>
      </w:r>
      <w:r>
        <w:tab/>
        <w:t>1.8163</w:t>
      </w:r>
      <w:r>
        <w:tab/>
        <w:t>0.0509</w:t>
      </w:r>
    </w:p>
    <w:p w:rsidR="00594F68" w:rsidRDefault="00594F68" w:rsidP="00594F68">
      <w:pPr>
        <w:spacing w:line="240" w:lineRule="auto"/>
      </w:pPr>
      <w:r>
        <w:t>1964.04</w:t>
      </w:r>
      <w:r>
        <w:tab/>
        <w:t>804.0</w:t>
      </w:r>
      <w:r>
        <w:tab/>
        <w:t>18.9</w:t>
      </w:r>
      <w:r>
        <w:tab/>
        <w:t>1.8071</w:t>
      </w:r>
      <w:r>
        <w:tab/>
        <w:t>0.0189</w:t>
      </w:r>
    </w:p>
    <w:p w:rsidR="00594F68" w:rsidRDefault="00594F68" w:rsidP="00594F68">
      <w:pPr>
        <w:spacing w:line="240" w:lineRule="auto"/>
      </w:pPr>
      <w:r>
        <w:t>1964.12</w:t>
      </w:r>
      <w:r>
        <w:tab/>
        <w:t>797.7</w:t>
      </w:r>
      <w:r>
        <w:tab/>
        <w:t>26.4</w:t>
      </w:r>
      <w:r>
        <w:tab/>
        <w:t>1.8008</w:t>
      </w:r>
      <w:r>
        <w:tab/>
        <w:t>0.0264</w:t>
      </w:r>
    </w:p>
    <w:p w:rsidR="00594F68" w:rsidRDefault="00594F68" w:rsidP="00594F68">
      <w:pPr>
        <w:spacing w:line="240" w:lineRule="auto"/>
      </w:pPr>
      <w:r>
        <w:t>1964.20</w:t>
      </w:r>
      <w:r>
        <w:tab/>
        <w:t>798.8</w:t>
      </w:r>
      <w:r>
        <w:tab/>
        <w:t>23.6</w:t>
      </w:r>
      <w:r>
        <w:tab/>
        <w:t>1.8019</w:t>
      </w:r>
      <w:r>
        <w:tab/>
        <w:t>0.0237</w:t>
      </w:r>
    </w:p>
    <w:p w:rsidR="00594F68" w:rsidRDefault="00594F68" w:rsidP="00594F68">
      <w:pPr>
        <w:spacing w:line="240" w:lineRule="auto"/>
      </w:pPr>
      <w:r>
        <w:t>1964.28</w:t>
      </w:r>
      <w:r>
        <w:tab/>
        <w:t>834.8</w:t>
      </w:r>
      <w:r>
        <w:tab/>
        <w:t>8.3</w:t>
      </w:r>
      <w:r>
        <w:tab/>
        <w:t>1.8380</w:t>
      </w:r>
      <w:r>
        <w:tab/>
        <w:t>0.0083</w:t>
      </w:r>
    </w:p>
    <w:p w:rsidR="00594F68" w:rsidRDefault="00594F68" w:rsidP="00594F68">
      <w:pPr>
        <w:spacing w:line="240" w:lineRule="auto"/>
      </w:pPr>
      <w:r>
        <w:t>1964.37</w:t>
      </w:r>
      <w:r>
        <w:tab/>
        <w:t>891.7</w:t>
      </w:r>
      <w:r>
        <w:tab/>
        <w:t>15.4</w:t>
      </w:r>
      <w:r>
        <w:tab/>
        <w:t>1.8950</w:t>
      </w:r>
      <w:r>
        <w:tab/>
        <w:t>0.0154</w:t>
      </w:r>
    </w:p>
    <w:p w:rsidR="00594F68" w:rsidRDefault="00594F68" w:rsidP="00594F68">
      <w:pPr>
        <w:spacing w:line="240" w:lineRule="auto"/>
      </w:pPr>
      <w:r>
        <w:t>1964.45</w:t>
      </w:r>
      <w:r>
        <w:tab/>
        <w:t>916.4</w:t>
      </w:r>
      <w:r>
        <w:tab/>
        <w:t>4.4</w:t>
      </w:r>
      <w:r>
        <w:tab/>
        <w:t>1.9197</w:t>
      </w:r>
      <w:r>
        <w:tab/>
        <w:t>0.0045</w:t>
      </w:r>
    </w:p>
    <w:p w:rsidR="00594F68" w:rsidRDefault="00594F68" w:rsidP="00594F68">
      <w:pPr>
        <w:spacing w:line="240" w:lineRule="auto"/>
      </w:pPr>
      <w:r>
        <w:t>1964.53</w:t>
      </w:r>
      <w:r>
        <w:tab/>
        <w:t>912.1</w:t>
      </w:r>
      <w:r>
        <w:tab/>
        <w:t>49.5</w:t>
      </w:r>
      <w:r>
        <w:tab/>
        <w:t>1.9155</w:t>
      </w:r>
      <w:r>
        <w:tab/>
        <w:t>0.0495</w:t>
      </w:r>
    </w:p>
    <w:p w:rsidR="00594F68" w:rsidRDefault="00594F68" w:rsidP="00594F68">
      <w:pPr>
        <w:spacing w:line="240" w:lineRule="auto"/>
      </w:pPr>
      <w:r>
        <w:t>1964.62</w:t>
      </w:r>
      <w:r>
        <w:tab/>
        <w:t>897.3</w:t>
      </w:r>
      <w:r>
        <w:tab/>
        <w:t>21.3</w:t>
      </w:r>
      <w:r>
        <w:tab/>
        <w:t>1.9007</w:t>
      </w:r>
      <w:r>
        <w:tab/>
        <w:t>0.0214</w:t>
      </w:r>
    </w:p>
    <w:p w:rsidR="00594F68" w:rsidRDefault="00594F68" w:rsidP="00594F68">
      <w:pPr>
        <w:spacing w:line="240" w:lineRule="auto"/>
      </w:pPr>
      <w:r>
        <w:t>1964.70</w:t>
      </w:r>
      <w:r>
        <w:tab/>
        <w:t>861.0</w:t>
      </w:r>
      <w:r>
        <w:tab/>
        <w:t>34.1</w:t>
      </w:r>
      <w:r>
        <w:tab/>
        <w:t>1.8643</w:t>
      </w:r>
      <w:r>
        <w:tab/>
        <w:t>0.0342</w:t>
      </w:r>
    </w:p>
    <w:p w:rsidR="00594F68" w:rsidRDefault="00594F68" w:rsidP="00594F68">
      <w:pPr>
        <w:spacing w:line="240" w:lineRule="auto"/>
      </w:pPr>
      <w:r>
        <w:t>1964.79</w:t>
      </w:r>
      <w:r>
        <w:tab/>
        <w:t>835.8</w:t>
      </w:r>
      <w:r>
        <w:tab/>
        <w:t>5.8</w:t>
      </w:r>
      <w:r>
        <w:tab/>
        <w:t>1.8391</w:t>
      </w:r>
      <w:r>
        <w:tab/>
        <w:t>0.0058</w:t>
      </w:r>
    </w:p>
    <w:p w:rsidR="00594F68" w:rsidRDefault="00594F68" w:rsidP="00594F68">
      <w:pPr>
        <w:spacing w:line="240" w:lineRule="auto"/>
      </w:pPr>
      <w:r>
        <w:t>1964.87</w:t>
      </w:r>
      <w:r>
        <w:tab/>
        <w:t>787.5</w:t>
      </w:r>
      <w:r>
        <w:tab/>
        <w:t>23.8</w:t>
      </w:r>
      <w:r>
        <w:tab/>
        <w:t>1.7908</w:t>
      </w:r>
      <w:r>
        <w:tab/>
        <w:t>0.0239</w:t>
      </w:r>
    </w:p>
    <w:p w:rsidR="00594F68" w:rsidRDefault="00594F68" w:rsidP="00594F68">
      <w:pPr>
        <w:spacing w:line="240" w:lineRule="auto"/>
      </w:pPr>
      <w:r>
        <w:t>1964.95</w:t>
      </w:r>
      <w:r>
        <w:tab/>
        <w:t>774.6</w:t>
      </w:r>
      <w:r>
        <w:tab/>
        <w:t>17.5</w:t>
      </w:r>
      <w:r>
        <w:tab/>
        <w:t>1.7778</w:t>
      </w:r>
      <w:r>
        <w:tab/>
        <w:t>0.0175</w:t>
      </w:r>
    </w:p>
    <w:p w:rsidR="00594F68" w:rsidRDefault="00594F68" w:rsidP="00594F68">
      <w:pPr>
        <w:spacing w:line="240" w:lineRule="auto"/>
      </w:pPr>
      <w:r>
        <w:t>1965.04</w:t>
      </w:r>
      <w:r>
        <w:tab/>
        <w:t>775.7</w:t>
      </w:r>
      <w:r>
        <w:tab/>
        <w:t>13.6</w:t>
      </w:r>
      <w:r>
        <w:tab/>
        <w:t>1.7789</w:t>
      </w:r>
      <w:r>
        <w:tab/>
        <w:t>0.0137</w:t>
      </w:r>
    </w:p>
    <w:p w:rsidR="00594F68" w:rsidRDefault="00594F68" w:rsidP="00594F68">
      <w:pPr>
        <w:spacing w:line="240" w:lineRule="auto"/>
      </w:pPr>
      <w:r>
        <w:t>1965.12</w:t>
      </w:r>
      <w:r>
        <w:tab/>
        <w:t>742.5</w:t>
      </w:r>
      <w:r>
        <w:tab/>
        <w:t>5.5</w:t>
      </w:r>
      <w:r>
        <w:tab/>
        <w:t>1.7457</w:t>
      </w:r>
      <w:r>
        <w:tab/>
        <w:t>0.0055</w:t>
      </w:r>
    </w:p>
    <w:p w:rsidR="00594F68" w:rsidRDefault="00594F68" w:rsidP="00594F68">
      <w:pPr>
        <w:spacing w:line="240" w:lineRule="auto"/>
      </w:pPr>
      <w:r>
        <w:t>1965.20</w:t>
      </w:r>
      <w:r>
        <w:tab/>
        <w:t>752.6</w:t>
      </w:r>
      <w:r>
        <w:tab/>
        <w:t>11.8</w:t>
      </w:r>
      <w:r>
        <w:tab/>
        <w:t>1.7558</w:t>
      </w:r>
      <w:r>
        <w:tab/>
        <w:t>0.0118</w:t>
      </w:r>
    </w:p>
    <w:p w:rsidR="00594F68" w:rsidRDefault="00594F68" w:rsidP="00594F68">
      <w:pPr>
        <w:spacing w:line="240" w:lineRule="auto"/>
      </w:pPr>
      <w:r>
        <w:t>1965.28</w:t>
      </w:r>
      <w:r>
        <w:tab/>
        <w:t>759.6</w:t>
      </w:r>
      <w:r>
        <w:tab/>
        <w:t>8.4</w:t>
      </w:r>
      <w:r>
        <w:tab/>
        <w:t>1.7629</w:t>
      </w:r>
      <w:r>
        <w:tab/>
        <w:t>0.0084</w:t>
      </w:r>
    </w:p>
    <w:p w:rsidR="00594F68" w:rsidRDefault="00594F68" w:rsidP="00594F68">
      <w:pPr>
        <w:spacing w:line="240" w:lineRule="auto"/>
      </w:pPr>
      <w:r>
        <w:t>1965.37</w:t>
      </w:r>
      <w:r>
        <w:tab/>
        <w:t>759.5</w:t>
      </w:r>
      <w:r>
        <w:tab/>
        <w:t>13.5</w:t>
      </w:r>
      <w:r>
        <w:tab/>
        <w:t>1.7628</w:t>
      </w:r>
      <w:r>
        <w:tab/>
        <w:t>0.0136</w:t>
      </w:r>
    </w:p>
    <w:p w:rsidR="00594F68" w:rsidRDefault="00594F68" w:rsidP="00594F68">
      <w:pPr>
        <w:spacing w:line="240" w:lineRule="auto"/>
      </w:pPr>
      <w:r>
        <w:t>1965.45</w:t>
      </w:r>
      <w:r>
        <w:tab/>
        <w:t>794.9</w:t>
      </w:r>
      <w:r>
        <w:tab/>
        <w:t>18.3</w:t>
      </w:r>
      <w:r>
        <w:tab/>
        <w:t>1.7983</w:t>
      </w:r>
      <w:r>
        <w:tab/>
        <w:t>0.0184</w:t>
      </w:r>
    </w:p>
    <w:p w:rsidR="00594F68" w:rsidRDefault="00594F68" w:rsidP="00594F68">
      <w:pPr>
        <w:spacing w:line="240" w:lineRule="auto"/>
      </w:pPr>
      <w:r>
        <w:t>1965.53</w:t>
      </w:r>
      <w:r>
        <w:tab/>
        <w:t>799.3</w:t>
      </w:r>
      <w:r>
        <w:tab/>
        <w:t>17.3</w:t>
      </w:r>
      <w:r>
        <w:tab/>
        <w:t>1.8026</w:t>
      </w:r>
      <w:r>
        <w:tab/>
        <w:t>0.0174</w:t>
      </w:r>
    </w:p>
    <w:p w:rsidR="00594F68" w:rsidRDefault="00594F68" w:rsidP="00594F68">
      <w:pPr>
        <w:spacing w:line="240" w:lineRule="auto"/>
      </w:pPr>
      <w:r>
        <w:t>1965.62</w:t>
      </w:r>
      <w:r>
        <w:tab/>
        <w:t>783.4</w:t>
      </w:r>
      <w:r>
        <w:tab/>
        <w:t>31.4</w:t>
      </w:r>
      <w:r>
        <w:tab/>
        <w:t>1.7868</w:t>
      </w:r>
      <w:r>
        <w:tab/>
        <w:t>0.0314</w:t>
      </w:r>
    </w:p>
    <w:p w:rsidR="00594F68" w:rsidRDefault="00594F68" w:rsidP="00594F68">
      <w:pPr>
        <w:spacing w:line="240" w:lineRule="auto"/>
      </w:pPr>
      <w:r>
        <w:t>1965.70</w:t>
      </w:r>
      <w:r>
        <w:tab/>
        <w:t>757.6</w:t>
      </w:r>
      <w:r>
        <w:tab/>
        <w:t>8.2</w:t>
      </w:r>
      <w:r>
        <w:tab/>
        <w:t>1.7609</w:t>
      </w:r>
      <w:r>
        <w:tab/>
        <w:t>0.0082</w:t>
      </w:r>
    </w:p>
    <w:p w:rsidR="00594F68" w:rsidRDefault="00594F68" w:rsidP="00594F68">
      <w:pPr>
        <w:spacing w:line="240" w:lineRule="auto"/>
      </w:pPr>
      <w:r>
        <w:t>1965.79</w:t>
      </w:r>
      <w:r>
        <w:tab/>
        <w:t>745.8</w:t>
      </w:r>
      <w:r>
        <w:tab/>
        <w:t>26.0</w:t>
      </w:r>
      <w:r>
        <w:tab/>
        <w:t>1.7492</w:t>
      </w:r>
      <w:r>
        <w:tab/>
        <w:t>0.0261</w:t>
      </w:r>
    </w:p>
    <w:p w:rsidR="00594F68" w:rsidRDefault="00594F68" w:rsidP="00594F68">
      <w:pPr>
        <w:spacing w:line="240" w:lineRule="auto"/>
      </w:pPr>
      <w:r>
        <w:t>1965.87</w:t>
      </w:r>
      <w:r>
        <w:tab/>
        <w:t>725.0</w:t>
      </w:r>
      <w:r>
        <w:tab/>
        <w:t>7.4</w:t>
      </w:r>
      <w:r>
        <w:tab/>
        <w:t>1.7283</w:t>
      </w:r>
      <w:r>
        <w:tab/>
        <w:t>0.0074</w:t>
      </w:r>
    </w:p>
    <w:p w:rsidR="00594F68" w:rsidRDefault="00594F68" w:rsidP="00594F68">
      <w:pPr>
        <w:spacing w:line="240" w:lineRule="auto"/>
      </w:pPr>
      <w:r>
        <w:t>1965.95</w:t>
      </w:r>
      <w:r>
        <w:tab/>
        <w:t>702.9</w:t>
      </w:r>
      <w:r>
        <w:tab/>
        <w:t>7.4</w:t>
      </w:r>
      <w:r>
        <w:tab/>
        <w:t>1.7062</w:t>
      </w:r>
      <w:r>
        <w:tab/>
        <w:t>0.0074</w:t>
      </w:r>
    </w:p>
    <w:p w:rsidR="00594F68" w:rsidRDefault="00594F68" w:rsidP="00594F68">
      <w:pPr>
        <w:spacing w:line="240" w:lineRule="auto"/>
      </w:pPr>
      <w:r>
        <w:lastRenderedPageBreak/>
        <w:t>1966.04</w:t>
      </w:r>
      <w:r>
        <w:tab/>
        <w:t>697.5</w:t>
      </w:r>
      <w:r>
        <w:tab/>
        <w:t>5.0</w:t>
      </w:r>
      <w:r>
        <w:tab/>
        <w:t>1.7007</w:t>
      </w:r>
      <w:r>
        <w:tab/>
        <w:t>0.0050</w:t>
      </w:r>
    </w:p>
    <w:p w:rsidR="00594F68" w:rsidRDefault="00594F68" w:rsidP="00594F68">
      <w:pPr>
        <w:spacing w:line="240" w:lineRule="auto"/>
      </w:pPr>
      <w:r>
        <w:t>1966.12</w:t>
      </w:r>
      <w:r>
        <w:tab/>
        <w:t>689.7</w:t>
      </w:r>
      <w:r>
        <w:tab/>
        <w:t>6.2</w:t>
      </w:r>
      <w:r>
        <w:tab/>
        <w:t>1.6930</w:t>
      </w:r>
      <w:r>
        <w:tab/>
        <w:t>0.0062</w:t>
      </w:r>
    </w:p>
    <w:p w:rsidR="00594F68" w:rsidRDefault="00594F68" w:rsidP="00594F68">
      <w:pPr>
        <w:spacing w:line="240" w:lineRule="auto"/>
      </w:pPr>
      <w:r>
        <w:t>1966.20</w:t>
      </w:r>
      <w:r>
        <w:tab/>
        <w:t>688.6</w:t>
      </w:r>
      <w:r>
        <w:tab/>
        <w:t>9.1</w:t>
      </w:r>
      <w:r>
        <w:tab/>
        <w:t>1.6919</w:t>
      </w:r>
      <w:r>
        <w:tab/>
        <w:t>0.0091</w:t>
      </w:r>
    </w:p>
    <w:p w:rsidR="00594F68" w:rsidRDefault="00594F68" w:rsidP="00594F68">
      <w:pPr>
        <w:spacing w:line="240" w:lineRule="auto"/>
      </w:pPr>
      <w:r>
        <w:t>1966.28</w:t>
      </w:r>
      <w:r>
        <w:tab/>
        <w:t>690.2</w:t>
      </w:r>
      <w:r>
        <w:tab/>
        <w:t>19.7</w:t>
      </w:r>
      <w:r>
        <w:tab/>
        <w:t>1.6936</w:t>
      </w:r>
      <w:r>
        <w:tab/>
        <w:t>0.0197</w:t>
      </w:r>
    </w:p>
    <w:p w:rsidR="00594F68" w:rsidRDefault="00594F68" w:rsidP="00594F68">
      <w:pPr>
        <w:spacing w:line="240" w:lineRule="auto"/>
      </w:pPr>
      <w:r>
        <w:t>1966.37</w:t>
      </w:r>
      <w:r>
        <w:tab/>
        <w:t>698.2</w:t>
      </w:r>
      <w:r>
        <w:tab/>
        <w:t>14.9</w:t>
      </w:r>
      <w:r>
        <w:tab/>
        <w:t>1.7016</w:t>
      </w:r>
      <w:r>
        <w:tab/>
        <w:t>0.0149</w:t>
      </w:r>
    </w:p>
    <w:p w:rsidR="00594F68" w:rsidRDefault="00594F68" w:rsidP="00594F68">
      <w:pPr>
        <w:spacing w:line="240" w:lineRule="auto"/>
      </w:pPr>
      <w:r>
        <w:t>1966.45</w:t>
      </w:r>
      <w:r>
        <w:tab/>
        <w:t>717.5</w:t>
      </w:r>
      <w:r>
        <w:tab/>
        <w:t>8.6</w:t>
      </w:r>
      <w:r>
        <w:tab/>
        <w:t>1.7209</w:t>
      </w:r>
      <w:r>
        <w:tab/>
        <w:t>0.0086</w:t>
      </w:r>
    </w:p>
    <w:p w:rsidR="00594F68" w:rsidRDefault="00594F68" w:rsidP="00594F68">
      <w:pPr>
        <w:spacing w:line="240" w:lineRule="auto"/>
      </w:pPr>
      <w:r>
        <w:t>1966.53</w:t>
      </w:r>
      <w:r>
        <w:tab/>
        <w:t>717.2</w:t>
      </w:r>
      <w:r>
        <w:tab/>
        <w:t>8.0</w:t>
      </w:r>
      <w:r>
        <w:tab/>
        <w:t>1.7207</w:t>
      </w:r>
      <w:r>
        <w:tab/>
        <w:t>0.0080</w:t>
      </w:r>
    </w:p>
    <w:p w:rsidR="00594F68" w:rsidRDefault="00594F68" w:rsidP="00594F68">
      <w:pPr>
        <w:spacing w:line="240" w:lineRule="auto"/>
      </w:pPr>
      <w:r>
        <w:t>1966.62</w:t>
      </w:r>
      <w:r>
        <w:tab/>
        <w:t>711.1</w:t>
      </w:r>
      <w:r>
        <w:tab/>
        <w:t>6.7</w:t>
      </w:r>
      <w:r>
        <w:tab/>
        <w:t>1.7145</w:t>
      </w:r>
      <w:r>
        <w:tab/>
        <w:t>0.0067</w:t>
      </w:r>
    </w:p>
    <w:p w:rsidR="00594F68" w:rsidRDefault="00594F68" w:rsidP="00594F68">
      <w:pPr>
        <w:spacing w:line="240" w:lineRule="auto"/>
      </w:pPr>
      <w:r>
        <w:t>1966.70</w:t>
      </w:r>
      <w:r>
        <w:tab/>
        <w:t>705.4</w:t>
      </w:r>
      <w:r>
        <w:tab/>
        <w:t>15.6</w:t>
      </w:r>
      <w:r>
        <w:tab/>
        <w:t>1.7089</w:t>
      </w:r>
      <w:r>
        <w:tab/>
        <w:t>0.0157</w:t>
      </w:r>
    </w:p>
    <w:p w:rsidR="00594F68" w:rsidRDefault="00594F68" w:rsidP="00594F68">
      <w:pPr>
        <w:spacing w:line="240" w:lineRule="auto"/>
      </w:pPr>
      <w:r>
        <w:t>1966.79</w:t>
      </w:r>
      <w:r>
        <w:tab/>
        <w:t>670.9</w:t>
      </w:r>
      <w:r>
        <w:tab/>
        <w:t>23.3</w:t>
      </w:r>
      <w:r>
        <w:tab/>
        <w:t>1.6743</w:t>
      </w:r>
      <w:r>
        <w:tab/>
        <w:t>0.0234</w:t>
      </w:r>
    </w:p>
    <w:p w:rsidR="00594F68" w:rsidRDefault="00594F68" w:rsidP="00594F68">
      <w:pPr>
        <w:spacing w:line="240" w:lineRule="auto"/>
      </w:pPr>
      <w:r>
        <w:t>1966.87</w:t>
      </w:r>
      <w:r>
        <w:tab/>
        <w:t>647.1</w:t>
      </w:r>
      <w:r>
        <w:tab/>
        <w:t>23.9</w:t>
      </w:r>
      <w:r>
        <w:tab/>
        <w:t>1.6504</w:t>
      </w:r>
      <w:r>
        <w:tab/>
        <w:t>0.0239</w:t>
      </w:r>
    </w:p>
    <w:p w:rsidR="00594F68" w:rsidRDefault="00594F68" w:rsidP="00594F68">
      <w:pPr>
        <w:spacing w:line="240" w:lineRule="auto"/>
      </w:pPr>
      <w:r>
        <w:t>1966.95</w:t>
      </w:r>
      <w:r>
        <w:tab/>
        <w:t>659.3</w:t>
      </w:r>
      <w:r>
        <w:tab/>
        <w:t>3.9</w:t>
      </w:r>
      <w:r>
        <w:tab/>
        <w:t>1.6627</w:t>
      </w:r>
      <w:r>
        <w:tab/>
        <w:t>0.0040</w:t>
      </w:r>
    </w:p>
    <w:p w:rsidR="00594F68" w:rsidRDefault="00594F68" w:rsidP="00594F68">
      <w:pPr>
        <w:spacing w:line="240" w:lineRule="auto"/>
      </w:pPr>
      <w:r>
        <w:t>1967.04</w:t>
      </w:r>
      <w:r>
        <w:tab/>
        <w:t>645.8</w:t>
      </w:r>
      <w:r>
        <w:tab/>
        <w:t>19.9</w:t>
      </w:r>
      <w:r>
        <w:tab/>
        <w:t>1.6492</w:t>
      </w:r>
      <w:r>
        <w:tab/>
        <w:t>0.0199</w:t>
      </w:r>
    </w:p>
    <w:p w:rsidR="00594F68" w:rsidRDefault="00594F68" w:rsidP="00594F68">
      <w:pPr>
        <w:spacing w:line="240" w:lineRule="auto"/>
      </w:pPr>
      <w:r>
        <w:t>1967.12</w:t>
      </w:r>
      <w:r>
        <w:tab/>
        <w:t>649.9</w:t>
      </w:r>
      <w:r>
        <w:tab/>
        <w:t>22.4</w:t>
      </w:r>
      <w:r>
        <w:tab/>
        <w:t>1.6533</w:t>
      </w:r>
      <w:r>
        <w:tab/>
        <w:t>0.0224</w:t>
      </w:r>
    </w:p>
    <w:p w:rsidR="00594F68" w:rsidRDefault="00594F68" w:rsidP="00594F68">
      <w:pPr>
        <w:spacing w:line="240" w:lineRule="auto"/>
      </w:pPr>
      <w:r>
        <w:t>1967.20</w:t>
      </w:r>
      <w:r>
        <w:tab/>
        <w:t>642.0</w:t>
      </w:r>
      <w:r>
        <w:tab/>
        <w:t>12.6</w:t>
      </w:r>
      <w:r>
        <w:tab/>
        <w:t>1.6454</w:t>
      </w:r>
      <w:r>
        <w:tab/>
        <w:t>0.0126</w:t>
      </w:r>
    </w:p>
    <w:p w:rsidR="00594F68" w:rsidRDefault="00594F68" w:rsidP="00594F68">
      <w:pPr>
        <w:spacing w:line="240" w:lineRule="auto"/>
      </w:pPr>
      <w:r>
        <w:t>1967.28</w:t>
      </w:r>
      <w:r>
        <w:tab/>
        <w:t>642.0</w:t>
      </w:r>
      <w:r>
        <w:tab/>
        <w:t>11.9</w:t>
      </w:r>
      <w:r>
        <w:tab/>
        <w:t>1.6455</w:t>
      </w:r>
      <w:r>
        <w:tab/>
        <w:t>0.0119</w:t>
      </w:r>
    </w:p>
    <w:p w:rsidR="00594F68" w:rsidRDefault="00594F68" w:rsidP="00594F68">
      <w:pPr>
        <w:spacing w:line="240" w:lineRule="auto"/>
      </w:pPr>
      <w:r>
        <w:t>1967.37</w:t>
      </w:r>
      <w:r>
        <w:tab/>
        <w:t>646.1</w:t>
      </w:r>
      <w:r>
        <w:tab/>
        <w:t>4.8</w:t>
      </w:r>
      <w:r>
        <w:tab/>
        <w:t>1.6496</w:t>
      </w:r>
      <w:r>
        <w:tab/>
        <w:t>0.0048</w:t>
      </w:r>
    </w:p>
    <w:p w:rsidR="00594F68" w:rsidRDefault="00594F68" w:rsidP="00594F68">
      <w:pPr>
        <w:spacing w:line="240" w:lineRule="auto"/>
      </w:pPr>
      <w:r>
        <w:t>1967.45</w:t>
      </w:r>
      <w:r>
        <w:tab/>
        <w:t>652.7</w:t>
      </w:r>
      <w:r>
        <w:tab/>
        <w:t>13.0</w:t>
      </w:r>
      <w:r>
        <w:tab/>
        <w:t>1.6562</w:t>
      </w:r>
      <w:r>
        <w:tab/>
        <w:t>0.0130</w:t>
      </w:r>
    </w:p>
    <w:p w:rsidR="00594F68" w:rsidRDefault="00594F68" w:rsidP="00594F68">
      <w:pPr>
        <w:spacing w:line="240" w:lineRule="auto"/>
      </w:pPr>
      <w:r>
        <w:t>1967.53</w:t>
      </w:r>
      <w:r>
        <w:tab/>
        <w:t>646.6</w:t>
      </w:r>
      <w:r>
        <w:tab/>
        <w:t>21.6</w:t>
      </w:r>
      <w:r>
        <w:tab/>
        <w:t>1.6501</w:t>
      </w:r>
      <w:r>
        <w:tab/>
        <w:t>0.0217</w:t>
      </w:r>
    </w:p>
    <w:p w:rsidR="00594F68" w:rsidRDefault="00594F68" w:rsidP="00594F68">
      <w:pPr>
        <w:spacing w:line="240" w:lineRule="auto"/>
      </w:pPr>
      <w:r>
        <w:t>1967.62</w:t>
      </w:r>
      <w:r>
        <w:tab/>
        <w:t>635.8</w:t>
      </w:r>
      <w:r>
        <w:tab/>
        <w:t>16.9</w:t>
      </w:r>
      <w:r>
        <w:tab/>
        <w:t>1.6393</w:t>
      </w:r>
      <w:r>
        <w:tab/>
        <w:t>0.0169</w:t>
      </w:r>
    </w:p>
    <w:p w:rsidR="00594F68" w:rsidRDefault="00594F68" w:rsidP="00594F68">
      <w:pPr>
        <w:spacing w:line="240" w:lineRule="auto"/>
      </w:pPr>
      <w:r>
        <w:t>1967.70</w:t>
      </w:r>
      <w:r>
        <w:tab/>
        <w:t>619.3</w:t>
      </w:r>
      <w:r>
        <w:tab/>
        <w:t>26.2</w:t>
      </w:r>
      <w:r>
        <w:tab/>
        <w:t>1.6228</w:t>
      </w:r>
      <w:r>
        <w:tab/>
        <w:t>0.0263</w:t>
      </w:r>
    </w:p>
    <w:p w:rsidR="00594F68" w:rsidRDefault="00594F68" w:rsidP="00594F68">
      <w:pPr>
        <w:spacing w:line="240" w:lineRule="auto"/>
      </w:pPr>
      <w:r>
        <w:t>1967.79</w:t>
      </w:r>
      <w:r>
        <w:tab/>
        <w:t>624.8</w:t>
      </w:r>
      <w:r>
        <w:tab/>
        <w:t>13.1</w:t>
      </w:r>
      <w:r>
        <w:tab/>
        <w:t>1.6283</w:t>
      </w:r>
      <w:r>
        <w:tab/>
        <w:t>0.0132</w:t>
      </w:r>
    </w:p>
    <w:p w:rsidR="00594F68" w:rsidRDefault="00594F68" w:rsidP="00594F68">
      <w:pPr>
        <w:spacing w:line="240" w:lineRule="auto"/>
      </w:pPr>
      <w:r>
        <w:t>1967.87</w:t>
      </w:r>
      <w:r>
        <w:tab/>
        <w:t>607.4</w:t>
      </w:r>
      <w:r>
        <w:tab/>
        <w:t>5.7</w:t>
      </w:r>
      <w:r>
        <w:tab/>
        <w:t>1.6109</w:t>
      </w:r>
      <w:r>
        <w:tab/>
        <w:t>0.0057</w:t>
      </w:r>
    </w:p>
    <w:p w:rsidR="00594F68" w:rsidRDefault="00594F68" w:rsidP="00594F68">
      <w:pPr>
        <w:spacing w:line="240" w:lineRule="auto"/>
      </w:pPr>
      <w:r>
        <w:t>1967.95</w:t>
      </w:r>
      <w:r>
        <w:tab/>
        <w:t>590.6</w:t>
      </w:r>
      <w:r>
        <w:tab/>
        <w:t>7.6</w:t>
      </w:r>
      <w:r>
        <w:tab/>
        <w:t>1.5941</w:t>
      </w:r>
      <w:r>
        <w:tab/>
        <w:t>0.0076</w:t>
      </w:r>
    </w:p>
    <w:p w:rsidR="00594F68" w:rsidRDefault="00594F68" w:rsidP="00594F68">
      <w:pPr>
        <w:spacing w:line="240" w:lineRule="auto"/>
      </w:pPr>
      <w:r>
        <w:t>1968.04</w:t>
      </w:r>
      <w:r>
        <w:tab/>
        <w:t>592.6</w:t>
      </w:r>
      <w:r>
        <w:tab/>
        <w:t>7.2</w:t>
      </w:r>
      <w:r>
        <w:tab/>
        <w:t>1.5961</w:t>
      </w:r>
      <w:r>
        <w:tab/>
        <w:t>0.0072</w:t>
      </w:r>
    </w:p>
    <w:p w:rsidR="00594F68" w:rsidRDefault="00594F68" w:rsidP="00594F68">
      <w:pPr>
        <w:spacing w:line="240" w:lineRule="auto"/>
      </w:pPr>
      <w:r>
        <w:t>1968.12</w:t>
      </w:r>
      <w:r>
        <w:tab/>
        <w:t>576.5</w:t>
      </w:r>
      <w:r>
        <w:tab/>
        <w:t>7.3</w:t>
      </w:r>
      <w:r>
        <w:tab/>
        <w:t>1.5799</w:t>
      </w:r>
      <w:r>
        <w:tab/>
        <w:t>0.0074</w:t>
      </w:r>
    </w:p>
    <w:p w:rsidR="00594F68" w:rsidRDefault="00594F68" w:rsidP="00594F68">
      <w:pPr>
        <w:spacing w:line="240" w:lineRule="auto"/>
      </w:pPr>
      <w:r>
        <w:t>1968.20</w:t>
      </w:r>
      <w:r>
        <w:tab/>
        <w:t>573.5</w:t>
      </w:r>
      <w:r>
        <w:tab/>
        <w:t>6.5</w:t>
      </w:r>
      <w:r>
        <w:tab/>
        <w:t>1.5770</w:t>
      </w:r>
      <w:r>
        <w:tab/>
        <w:t>0.0065</w:t>
      </w:r>
    </w:p>
    <w:p w:rsidR="00594F68" w:rsidRDefault="00594F68" w:rsidP="00594F68">
      <w:pPr>
        <w:spacing w:line="240" w:lineRule="auto"/>
      </w:pPr>
      <w:r>
        <w:t>1968.28</w:t>
      </w:r>
      <w:r>
        <w:tab/>
        <w:t>583.5</w:t>
      </w:r>
      <w:r>
        <w:tab/>
        <w:t>15.9</w:t>
      </w:r>
      <w:r>
        <w:tab/>
        <w:t>1.5870</w:t>
      </w:r>
      <w:r>
        <w:tab/>
        <w:t>0.0159</w:t>
      </w:r>
    </w:p>
    <w:p w:rsidR="00594F68" w:rsidRDefault="00594F68" w:rsidP="00594F68">
      <w:pPr>
        <w:spacing w:line="240" w:lineRule="auto"/>
      </w:pPr>
      <w:r>
        <w:t>1968.37</w:t>
      </w:r>
      <w:r>
        <w:tab/>
        <w:t>578.9</w:t>
      </w:r>
      <w:r>
        <w:tab/>
        <w:t>26.4</w:t>
      </w:r>
      <w:r>
        <w:tab/>
        <w:t>1.5824</w:t>
      </w:r>
      <w:r>
        <w:tab/>
        <w:t>0.0265</w:t>
      </w:r>
    </w:p>
    <w:p w:rsidR="00594F68" w:rsidRDefault="00594F68" w:rsidP="00594F68">
      <w:pPr>
        <w:spacing w:line="240" w:lineRule="auto"/>
      </w:pPr>
      <w:r>
        <w:t>1968.45</w:t>
      </w:r>
      <w:r>
        <w:tab/>
        <w:t>575.1</w:t>
      </w:r>
      <w:r>
        <w:tab/>
        <w:t>5.1</w:t>
      </w:r>
      <w:r>
        <w:tab/>
        <w:t>1.5786</w:t>
      </w:r>
      <w:r>
        <w:tab/>
        <w:t>0.0052</w:t>
      </w:r>
    </w:p>
    <w:p w:rsidR="00594F68" w:rsidRDefault="00594F68" w:rsidP="00594F68">
      <w:pPr>
        <w:spacing w:line="240" w:lineRule="auto"/>
      </w:pPr>
      <w:r>
        <w:t>1968.53</w:t>
      </w:r>
      <w:r>
        <w:tab/>
        <w:t>589.8</w:t>
      </w:r>
      <w:r>
        <w:tab/>
        <w:t>17.8</w:t>
      </w:r>
      <w:r>
        <w:tab/>
        <w:t>1.5934</w:t>
      </w:r>
      <w:r>
        <w:tab/>
        <w:t>0.0178</w:t>
      </w:r>
    </w:p>
    <w:p w:rsidR="00594F68" w:rsidRDefault="00594F68" w:rsidP="00594F68">
      <w:pPr>
        <w:spacing w:line="240" w:lineRule="auto"/>
      </w:pPr>
      <w:r>
        <w:t>1968.62</w:t>
      </w:r>
      <w:r>
        <w:tab/>
        <w:t>583.6</w:t>
      </w:r>
      <w:r>
        <w:tab/>
        <w:t>45.5</w:t>
      </w:r>
      <w:r>
        <w:tab/>
        <w:t>1.5872</w:t>
      </w:r>
      <w:r>
        <w:tab/>
        <w:t>0.0456</w:t>
      </w:r>
    </w:p>
    <w:p w:rsidR="00594F68" w:rsidRDefault="00594F68" w:rsidP="00594F68">
      <w:pPr>
        <w:spacing w:line="240" w:lineRule="auto"/>
      </w:pPr>
      <w:r>
        <w:t>1968.70</w:t>
      </w:r>
      <w:r>
        <w:tab/>
        <w:t>572.9</w:t>
      </w:r>
      <w:r>
        <w:tab/>
        <w:t>23.7</w:t>
      </w:r>
      <w:r>
        <w:tab/>
        <w:t>1.5765</w:t>
      </w:r>
      <w:r>
        <w:tab/>
        <w:t>0.0238</w:t>
      </w:r>
    </w:p>
    <w:p w:rsidR="00594F68" w:rsidRDefault="00594F68" w:rsidP="00594F68">
      <w:pPr>
        <w:spacing w:line="240" w:lineRule="auto"/>
      </w:pPr>
      <w:r>
        <w:lastRenderedPageBreak/>
        <w:t>1968.79</w:t>
      </w:r>
      <w:r>
        <w:tab/>
        <w:t>559.2</w:t>
      </w:r>
      <w:r>
        <w:tab/>
        <w:t>23.3</w:t>
      </w:r>
      <w:r>
        <w:tab/>
        <w:t>1.5627</w:t>
      </w:r>
      <w:r>
        <w:tab/>
        <w:t>0.0233</w:t>
      </w:r>
    </w:p>
    <w:p w:rsidR="00594F68" w:rsidRDefault="00594F68" w:rsidP="00594F68">
      <w:pPr>
        <w:spacing w:line="240" w:lineRule="auto"/>
      </w:pPr>
      <w:r>
        <w:t>1968.87</w:t>
      </w:r>
      <w:r>
        <w:tab/>
        <w:t>547.8</w:t>
      </w:r>
      <w:r>
        <w:tab/>
        <w:t>12.3</w:t>
      </w:r>
      <w:r>
        <w:tab/>
        <w:t>1.5513</w:t>
      </w:r>
      <w:r>
        <w:tab/>
        <w:t>0.0123</w:t>
      </w:r>
    </w:p>
    <w:p w:rsidR="00594F68" w:rsidRDefault="00594F68" w:rsidP="00594F68">
      <w:pPr>
        <w:spacing w:line="240" w:lineRule="auto"/>
      </w:pPr>
      <w:r>
        <w:t>1968.95</w:t>
      </w:r>
      <w:r>
        <w:tab/>
        <w:t>555.3</w:t>
      </w:r>
      <w:r>
        <w:tab/>
        <w:t>10.3</w:t>
      </w:r>
      <w:r>
        <w:tab/>
        <w:t>1.5588</w:t>
      </w:r>
      <w:r>
        <w:tab/>
        <w:t>0.0104</w:t>
      </w:r>
    </w:p>
    <w:p w:rsidR="00594F68" w:rsidRDefault="00594F68" w:rsidP="00594F68">
      <w:pPr>
        <w:spacing w:line="240" w:lineRule="auto"/>
      </w:pPr>
      <w:r>
        <w:t>1969.04</w:t>
      </w:r>
      <w:r>
        <w:tab/>
        <w:t>573.1</w:t>
      </w:r>
      <w:r>
        <w:tab/>
        <w:t>29.2</w:t>
      </w:r>
      <w:r>
        <w:tab/>
        <w:t>1.5767</w:t>
      </w:r>
      <w:r>
        <w:tab/>
        <w:t>0.0293</w:t>
      </w:r>
    </w:p>
    <w:p w:rsidR="00594F68" w:rsidRDefault="00594F68" w:rsidP="00594F68">
      <w:pPr>
        <w:spacing w:line="240" w:lineRule="auto"/>
      </w:pPr>
      <w:r>
        <w:t>1969.12</w:t>
      </w:r>
      <w:r>
        <w:tab/>
        <w:t>540.0</w:t>
      </w:r>
      <w:r>
        <w:tab/>
        <w:t>19.5</w:t>
      </w:r>
      <w:r>
        <w:tab/>
        <w:t>1.5436</w:t>
      </w:r>
      <w:r>
        <w:tab/>
        <w:t>0.0196</w:t>
      </w:r>
    </w:p>
    <w:p w:rsidR="00594F68" w:rsidRDefault="00594F68" w:rsidP="00594F68">
      <w:pPr>
        <w:spacing w:line="240" w:lineRule="auto"/>
      </w:pPr>
      <w:r>
        <w:t>1969.20</w:t>
      </w:r>
      <w:r>
        <w:tab/>
        <w:t>540.0</w:t>
      </w:r>
      <w:r>
        <w:tab/>
        <w:t>7.0</w:t>
      </w:r>
      <w:r>
        <w:tab/>
        <w:t>1.5436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69.28</w:t>
      </w:r>
      <w:r>
        <w:tab/>
        <w:t>553.5</w:t>
      </w:r>
      <w:r>
        <w:tab/>
        <w:t>34.9</w:t>
      </w:r>
      <w:r>
        <w:tab/>
        <w:t>1.5571</w:t>
      </w:r>
      <w:r>
        <w:tab/>
        <w:t>0.0350</w:t>
      </w:r>
    </w:p>
    <w:p w:rsidR="00594F68" w:rsidRDefault="00594F68" w:rsidP="00594F68">
      <w:pPr>
        <w:spacing w:line="240" w:lineRule="auto"/>
      </w:pPr>
      <w:r>
        <w:t>1969.37</w:t>
      </w:r>
      <w:r>
        <w:tab/>
        <w:t>557.8</w:t>
      </w:r>
      <w:r>
        <w:tab/>
        <w:t>5.1</w:t>
      </w:r>
      <w:r>
        <w:tab/>
        <w:t>1.5614</w:t>
      </w:r>
      <w:r>
        <w:tab/>
        <w:t>0.0052</w:t>
      </w:r>
    </w:p>
    <w:p w:rsidR="00594F68" w:rsidRDefault="00594F68" w:rsidP="00594F68">
      <w:pPr>
        <w:spacing w:line="240" w:lineRule="auto"/>
      </w:pPr>
      <w:r>
        <w:t>1969.45</w:t>
      </w:r>
      <w:r>
        <w:tab/>
        <w:t>558.0</w:t>
      </w:r>
      <w:r>
        <w:tab/>
        <w:t>5.1</w:t>
      </w:r>
      <w:r>
        <w:tab/>
        <w:t>1.5617</w:t>
      </w:r>
      <w:r>
        <w:tab/>
        <w:t>0.0052</w:t>
      </w:r>
    </w:p>
    <w:p w:rsidR="00594F68" w:rsidRDefault="00594F68" w:rsidP="00594F68">
      <w:pPr>
        <w:spacing w:line="240" w:lineRule="auto"/>
      </w:pPr>
      <w:r>
        <w:t>1969.53</w:t>
      </w:r>
      <w:r>
        <w:tab/>
        <w:t>555.3</w:t>
      </w:r>
      <w:r>
        <w:tab/>
        <w:t>17.3</w:t>
      </w:r>
      <w:r>
        <w:tab/>
        <w:t>1.5590</w:t>
      </w:r>
      <w:r>
        <w:tab/>
        <w:t>0.0173</w:t>
      </w:r>
    </w:p>
    <w:p w:rsidR="00594F68" w:rsidRDefault="00594F68" w:rsidP="00594F68">
      <w:pPr>
        <w:spacing w:line="240" w:lineRule="auto"/>
      </w:pPr>
      <w:r>
        <w:t>1969.62</w:t>
      </w:r>
      <w:r>
        <w:tab/>
        <w:t>550.5</w:t>
      </w:r>
      <w:r>
        <w:tab/>
        <w:t>32.1</w:t>
      </w:r>
      <w:r>
        <w:tab/>
        <w:t>1.5541</w:t>
      </w:r>
      <w:r>
        <w:tab/>
        <w:t>0.0322</w:t>
      </w:r>
    </w:p>
    <w:p w:rsidR="00594F68" w:rsidRDefault="00594F68" w:rsidP="00594F68">
      <w:pPr>
        <w:spacing w:line="240" w:lineRule="auto"/>
      </w:pPr>
      <w:r>
        <w:t>1969.70</w:t>
      </w:r>
      <w:r>
        <w:tab/>
        <w:t>539.5</w:t>
      </w:r>
      <w:r>
        <w:tab/>
        <w:t>12.6</w:t>
      </w:r>
      <w:r>
        <w:tab/>
        <w:t>1.5431</w:t>
      </w:r>
      <w:r>
        <w:tab/>
        <w:t>0.0126</w:t>
      </w:r>
    </w:p>
    <w:p w:rsidR="00594F68" w:rsidRDefault="00594F68" w:rsidP="00594F68">
      <w:pPr>
        <w:spacing w:line="240" w:lineRule="auto"/>
      </w:pPr>
      <w:r>
        <w:t>1969.79</w:t>
      </w:r>
      <w:r>
        <w:tab/>
        <w:t>565.8</w:t>
      </w:r>
      <w:r>
        <w:tab/>
        <w:t>25.2</w:t>
      </w:r>
      <w:r>
        <w:tab/>
        <w:t>1.5696</w:t>
      </w:r>
      <w:r>
        <w:tab/>
        <w:t>0.0252</w:t>
      </w:r>
    </w:p>
    <w:p w:rsidR="00594F68" w:rsidRDefault="00594F68" w:rsidP="00594F68">
      <w:pPr>
        <w:spacing w:line="240" w:lineRule="auto"/>
      </w:pPr>
      <w:r>
        <w:t>1969.87</w:t>
      </w:r>
      <w:r>
        <w:tab/>
        <w:t>552.2</w:t>
      </w:r>
      <w:r>
        <w:tab/>
        <w:t>6.5</w:t>
      </w:r>
      <w:r>
        <w:tab/>
        <w:t>1.5559</w:t>
      </w:r>
      <w:r>
        <w:tab/>
        <w:t>0.0065</w:t>
      </w:r>
    </w:p>
    <w:p w:rsidR="00594F68" w:rsidRDefault="00594F68" w:rsidP="00594F68">
      <w:pPr>
        <w:spacing w:line="240" w:lineRule="auto"/>
      </w:pPr>
      <w:r>
        <w:t>1969.95</w:t>
      </w:r>
      <w:r>
        <w:tab/>
        <w:t>535.2</w:t>
      </w:r>
      <w:r>
        <w:tab/>
        <w:t>7.9</w:t>
      </w:r>
      <w:r>
        <w:tab/>
        <w:t>1.5389</w:t>
      </w:r>
      <w:r>
        <w:tab/>
        <w:t>0.0080</w:t>
      </w:r>
    </w:p>
    <w:p w:rsidR="00594F68" w:rsidRDefault="00594F68" w:rsidP="00594F68">
      <w:pPr>
        <w:spacing w:line="240" w:lineRule="auto"/>
      </w:pPr>
      <w:r>
        <w:t>1970.04</w:t>
      </w:r>
      <w:r>
        <w:tab/>
        <w:t>546.0</w:t>
      </w:r>
      <w:r>
        <w:tab/>
        <w:t>6.1</w:t>
      </w:r>
      <w:r>
        <w:tab/>
        <w:t>1.5498</w:t>
      </w:r>
      <w:r>
        <w:tab/>
        <w:t>0.0062</w:t>
      </w:r>
    </w:p>
    <w:p w:rsidR="00594F68" w:rsidRDefault="00594F68" w:rsidP="00594F68">
      <w:pPr>
        <w:spacing w:line="240" w:lineRule="auto"/>
      </w:pPr>
      <w:r>
        <w:t>1970.12</w:t>
      </w:r>
      <w:r>
        <w:tab/>
        <w:t>546.3</w:t>
      </w:r>
      <w:r>
        <w:tab/>
        <w:t>11.2</w:t>
      </w:r>
      <w:r>
        <w:tab/>
        <w:t>1.5501</w:t>
      </w:r>
      <w:r>
        <w:tab/>
        <w:t>0.0112</w:t>
      </w:r>
    </w:p>
    <w:p w:rsidR="00594F68" w:rsidRDefault="00594F68" w:rsidP="00594F68">
      <w:pPr>
        <w:spacing w:line="240" w:lineRule="auto"/>
      </w:pPr>
      <w:r>
        <w:t>1970.20</w:t>
      </w:r>
      <w:r>
        <w:tab/>
        <w:t>521.5</w:t>
      </w:r>
      <w:r>
        <w:tab/>
        <w:t>5.4</w:t>
      </w:r>
      <w:r>
        <w:tab/>
        <w:t>1.5252</w:t>
      </w:r>
      <w:r>
        <w:tab/>
        <w:t>0.0055</w:t>
      </w:r>
    </w:p>
    <w:p w:rsidR="00594F68" w:rsidRDefault="00594F68" w:rsidP="00594F68">
      <w:pPr>
        <w:spacing w:line="240" w:lineRule="auto"/>
      </w:pPr>
      <w:r>
        <w:t>1970.28</w:t>
      </w:r>
      <w:r>
        <w:tab/>
        <w:t>527.6</w:t>
      </w:r>
      <w:r>
        <w:tab/>
        <w:t>5.4</w:t>
      </w:r>
      <w:r>
        <w:tab/>
        <w:t>1.5314</w:t>
      </w:r>
      <w:r>
        <w:tab/>
        <w:t>0.0055</w:t>
      </w:r>
    </w:p>
    <w:p w:rsidR="00594F68" w:rsidRDefault="00594F68" w:rsidP="00594F68">
      <w:pPr>
        <w:spacing w:line="240" w:lineRule="auto"/>
      </w:pPr>
      <w:r>
        <w:t>1970.37</w:t>
      </w:r>
      <w:r>
        <w:tab/>
        <w:t>530.3</w:t>
      </w:r>
      <w:r>
        <w:tab/>
        <w:t>20.7</w:t>
      </w:r>
      <w:r>
        <w:tab/>
        <w:t>1.5341</w:t>
      </w:r>
      <w:r>
        <w:tab/>
        <w:t>0.0208</w:t>
      </w:r>
    </w:p>
    <w:p w:rsidR="00594F68" w:rsidRDefault="00594F68" w:rsidP="00594F68">
      <w:pPr>
        <w:spacing w:line="240" w:lineRule="auto"/>
      </w:pPr>
      <w:r>
        <w:t>1970.45</w:t>
      </w:r>
      <w:r>
        <w:tab/>
        <w:t>544.8</w:t>
      </w:r>
      <w:r>
        <w:tab/>
        <w:t>10.2</w:t>
      </w:r>
      <w:r>
        <w:tab/>
        <w:t>1.5486</w:t>
      </w:r>
      <w:r>
        <w:tab/>
        <w:t>0.0102</w:t>
      </w:r>
    </w:p>
    <w:p w:rsidR="00594F68" w:rsidRDefault="00594F68" w:rsidP="00594F68">
      <w:pPr>
        <w:spacing w:line="240" w:lineRule="auto"/>
      </w:pPr>
      <w:r>
        <w:t>1970.53</w:t>
      </w:r>
      <w:r>
        <w:tab/>
        <w:t>539.5</w:t>
      </w:r>
      <w:r>
        <w:tab/>
        <w:t>5.9</w:t>
      </w:r>
      <w:r>
        <w:tab/>
        <w:t>1.5433</w:t>
      </w:r>
      <w:r>
        <w:tab/>
        <w:t>0.0059</w:t>
      </w:r>
    </w:p>
    <w:p w:rsidR="00594F68" w:rsidRDefault="00594F68" w:rsidP="00594F68">
      <w:pPr>
        <w:spacing w:line="240" w:lineRule="auto"/>
      </w:pPr>
      <w:r>
        <w:t>1970.62</w:t>
      </w:r>
      <w:r>
        <w:tab/>
        <w:t>549.9</w:t>
      </w:r>
      <w:r>
        <w:tab/>
        <w:t>38.3</w:t>
      </w:r>
      <w:r>
        <w:tab/>
        <w:t>1.5538</w:t>
      </w:r>
      <w:r>
        <w:tab/>
        <w:t>0.0384</w:t>
      </w:r>
    </w:p>
    <w:p w:rsidR="00594F68" w:rsidRDefault="00594F68" w:rsidP="00594F68">
      <w:pPr>
        <w:spacing w:line="240" w:lineRule="auto"/>
      </w:pPr>
      <w:r>
        <w:t>1970.70</w:t>
      </w:r>
      <w:r>
        <w:tab/>
        <w:t>538.1</w:t>
      </w:r>
      <w:r>
        <w:tab/>
        <w:t>17.3</w:t>
      </w:r>
      <w:r>
        <w:tab/>
        <w:t>1.5420</w:t>
      </w:r>
      <w:r>
        <w:tab/>
        <w:t>0.0174</w:t>
      </w:r>
    </w:p>
    <w:p w:rsidR="00594F68" w:rsidRDefault="00594F68" w:rsidP="00594F68">
      <w:pPr>
        <w:spacing w:line="240" w:lineRule="auto"/>
      </w:pPr>
      <w:r>
        <w:t>1970.79</w:t>
      </w:r>
      <w:r>
        <w:tab/>
        <w:t>535.4</w:t>
      </w:r>
      <w:r>
        <w:tab/>
        <w:t>22.2</w:t>
      </w:r>
      <w:r>
        <w:tab/>
        <w:t>1.5393</w:t>
      </w:r>
      <w:r>
        <w:tab/>
        <w:t>0.0223</w:t>
      </w:r>
    </w:p>
    <w:p w:rsidR="00594F68" w:rsidRDefault="00594F68" w:rsidP="00594F68">
      <w:pPr>
        <w:spacing w:line="240" w:lineRule="auto"/>
      </w:pPr>
      <w:r>
        <w:t>1970.87</w:t>
      </w:r>
      <w:r>
        <w:tab/>
        <w:t>513.0</w:t>
      </w:r>
      <w:r>
        <w:tab/>
        <w:t>6.4</w:t>
      </w:r>
      <w:r>
        <w:tab/>
        <w:t>1.5168</w:t>
      </w:r>
      <w:r>
        <w:tab/>
        <w:t>0.0064</w:t>
      </w:r>
    </w:p>
    <w:p w:rsidR="00594F68" w:rsidRDefault="00594F68" w:rsidP="00594F68">
      <w:pPr>
        <w:spacing w:line="240" w:lineRule="auto"/>
      </w:pPr>
      <w:r>
        <w:t>1970.95</w:t>
      </w:r>
      <w:r>
        <w:tab/>
        <w:t>517.3</w:t>
      </w:r>
      <w:r>
        <w:tab/>
        <w:t>8.1</w:t>
      </w:r>
      <w:r>
        <w:tab/>
        <w:t>1.5211</w:t>
      </w:r>
      <w:r>
        <w:tab/>
        <w:t>0.0081</w:t>
      </w:r>
    </w:p>
    <w:p w:rsidR="00594F68" w:rsidRDefault="00594F68" w:rsidP="00594F68">
      <w:pPr>
        <w:spacing w:line="240" w:lineRule="auto"/>
      </w:pPr>
      <w:r>
        <w:t>1971.04</w:t>
      </w:r>
      <w:r>
        <w:tab/>
        <w:t>500.8</w:t>
      </w:r>
      <w:r>
        <w:tab/>
        <w:t>16.8</w:t>
      </w:r>
      <w:r>
        <w:tab/>
        <w:t>1.5046</w:t>
      </w:r>
      <w:r>
        <w:tab/>
        <w:t>0.0168</w:t>
      </w:r>
    </w:p>
    <w:p w:rsidR="00594F68" w:rsidRDefault="00594F68" w:rsidP="00594F68">
      <w:pPr>
        <w:spacing w:line="240" w:lineRule="auto"/>
      </w:pPr>
      <w:r>
        <w:t>1971.12</w:t>
      </w:r>
      <w:r>
        <w:tab/>
        <w:t>488.6</w:t>
      </w:r>
      <w:r>
        <w:tab/>
        <w:t>6.0</w:t>
      </w:r>
      <w:r>
        <w:tab/>
        <w:t>1.4924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71.20</w:t>
      </w:r>
      <w:r>
        <w:tab/>
        <w:t>475.2</w:t>
      </w:r>
      <w:r>
        <w:tab/>
        <w:t>6.0</w:t>
      </w:r>
      <w:r>
        <w:tab/>
        <w:t>1.4790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71.28</w:t>
      </w:r>
      <w:r>
        <w:tab/>
        <w:t>506.7</w:t>
      </w:r>
      <w:r>
        <w:tab/>
        <w:t>7.8</w:t>
      </w:r>
      <w:r>
        <w:tab/>
        <w:t>1.5105</w:t>
      </w:r>
      <w:r>
        <w:tab/>
        <w:t>0.0078</w:t>
      </w:r>
    </w:p>
    <w:p w:rsidR="00594F68" w:rsidRDefault="00594F68" w:rsidP="00594F68">
      <w:pPr>
        <w:spacing w:line="240" w:lineRule="auto"/>
      </w:pPr>
      <w:r>
        <w:t>1971.37</w:t>
      </w:r>
      <w:r>
        <w:tab/>
        <w:t>529.9</w:t>
      </w:r>
      <w:r>
        <w:tab/>
        <w:t>23.7</w:t>
      </w:r>
      <w:r>
        <w:tab/>
        <w:t>1.5338</w:t>
      </w:r>
      <w:r>
        <w:tab/>
        <w:t>0.0237</w:t>
      </w:r>
    </w:p>
    <w:p w:rsidR="00594F68" w:rsidRDefault="00594F68" w:rsidP="00594F68">
      <w:pPr>
        <w:spacing w:line="240" w:lineRule="auto"/>
      </w:pPr>
      <w:r>
        <w:t>1971.45</w:t>
      </w:r>
      <w:r>
        <w:tab/>
        <w:t>528.8</w:t>
      </w:r>
      <w:r>
        <w:tab/>
        <w:t>30.3</w:t>
      </w:r>
      <w:r>
        <w:tab/>
        <w:t>1.5328</w:t>
      </w:r>
      <w:r>
        <w:tab/>
        <w:t>0.0303</w:t>
      </w:r>
    </w:p>
    <w:p w:rsidR="00594F68" w:rsidRDefault="00594F68" w:rsidP="00594F68">
      <w:pPr>
        <w:spacing w:line="240" w:lineRule="auto"/>
      </w:pPr>
      <w:r>
        <w:lastRenderedPageBreak/>
        <w:t>1971.53</w:t>
      </w:r>
      <w:r>
        <w:tab/>
        <w:t>505.9</w:t>
      </w:r>
      <w:r>
        <w:tab/>
        <w:t>33.9</w:t>
      </w:r>
      <w:r>
        <w:tab/>
        <w:t>1.5099</w:t>
      </w:r>
      <w:r>
        <w:tab/>
        <w:t>0.0340</w:t>
      </w:r>
    </w:p>
    <w:p w:rsidR="00594F68" w:rsidRDefault="00594F68" w:rsidP="00594F68">
      <w:pPr>
        <w:spacing w:line="240" w:lineRule="auto"/>
      </w:pPr>
      <w:r>
        <w:t>1971.62</w:t>
      </w:r>
      <w:r>
        <w:tab/>
        <w:t>525.4</w:t>
      </w:r>
      <w:r>
        <w:tab/>
        <w:t>10.8</w:t>
      </w:r>
      <w:r>
        <w:tab/>
        <w:t>1.5294</w:t>
      </w:r>
      <w:r>
        <w:tab/>
        <w:t>0.0108</w:t>
      </w:r>
    </w:p>
    <w:p w:rsidR="00594F68" w:rsidRDefault="00594F68" w:rsidP="00594F68">
      <w:pPr>
        <w:spacing w:line="240" w:lineRule="auto"/>
      </w:pPr>
      <w:r>
        <w:t>1971.70</w:t>
      </w:r>
      <w:r>
        <w:tab/>
        <w:t>496.8</w:t>
      </w:r>
      <w:r>
        <w:tab/>
        <w:t>21.2</w:t>
      </w:r>
      <w:r>
        <w:tab/>
        <w:t>1.5007</w:t>
      </w:r>
      <w:r>
        <w:tab/>
        <w:t>0.0213</w:t>
      </w:r>
    </w:p>
    <w:p w:rsidR="00594F68" w:rsidRDefault="00594F68" w:rsidP="00594F68">
      <w:pPr>
        <w:spacing w:line="240" w:lineRule="auto"/>
      </w:pPr>
      <w:r>
        <w:t>1971.79</w:t>
      </w:r>
      <w:r>
        <w:tab/>
        <w:t>514.2</w:t>
      </w:r>
      <w:r>
        <w:tab/>
        <w:t>23.8</w:t>
      </w:r>
      <w:r>
        <w:tab/>
        <w:t>1.5182</w:t>
      </w:r>
      <w:r>
        <w:tab/>
        <w:t>0.0239</w:t>
      </w:r>
    </w:p>
    <w:p w:rsidR="00594F68" w:rsidRDefault="00594F68" w:rsidP="00594F68">
      <w:pPr>
        <w:spacing w:line="240" w:lineRule="auto"/>
      </w:pPr>
      <w:r>
        <w:t>1971.87</w:t>
      </w:r>
      <w:r>
        <w:tab/>
        <w:t>477.4</w:t>
      </w:r>
      <w:r>
        <w:tab/>
        <w:t>10.8</w:t>
      </w:r>
      <w:r>
        <w:tab/>
        <w:t>1.4813</w:t>
      </w:r>
      <w:r>
        <w:tab/>
        <w:t>0.0108</w:t>
      </w:r>
    </w:p>
    <w:p w:rsidR="00594F68" w:rsidRDefault="00594F68" w:rsidP="00594F68">
      <w:pPr>
        <w:spacing w:line="240" w:lineRule="auto"/>
      </w:pPr>
      <w:r>
        <w:t>1971.95</w:t>
      </w:r>
      <w:r>
        <w:tab/>
        <w:t>493.9</w:t>
      </w:r>
      <w:r>
        <w:tab/>
        <w:t>13.8</w:t>
      </w:r>
      <w:r>
        <w:tab/>
        <w:t>1.4979</w:t>
      </w:r>
      <w:r>
        <w:tab/>
        <w:t>0.0138</w:t>
      </w:r>
    </w:p>
    <w:p w:rsidR="00594F68" w:rsidRDefault="00594F68" w:rsidP="00594F68">
      <w:pPr>
        <w:spacing w:line="240" w:lineRule="auto"/>
      </w:pPr>
      <w:r>
        <w:t>1972.04</w:t>
      </w:r>
      <w:r>
        <w:tab/>
        <w:t>505.0</w:t>
      </w:r>
      <w:r>
        <w:tab/>
        <w:t>11.3</w:t>
      </w:r>
      <w:r>
        <w:tab/>
        <w:t>1.5090</w:t>
      </w:r>
      <w:r>
        <w:tab/>
        <w:t>0.0113</w:t>
      </w:r>
    </w:p>
    <w:p w:rsidR="00594F68" w:rsidRDefault="00594F68" w:rsidP="00594F68">
      <w:pPr>
        <w:spacing w:line="240" w:lineRule="auto"/>
      </w:pPr>
      <w:r>
        <w:t>1972.12</w:t>
      </w:r>
      <w:r>
        <w:tab/>
        <w:t>472.5</w:t>
      </w:r>
      <w:r>
        <w:tab/>
        <w:t>4.7</w:t>
      </w:r>
      <w:r>
        <w:tab/>
        <w:t>1.4765</w:t>
      </w:r>
      <w:r>
        <w:tab/>
        <w:t>0.0048</w:t>
      </w:r>
    </w:p>
    <w:p w:rsidR="00594F68" w:rsidRDefault="00594F68" w:rsidP="00594F68">
      <w:pPr>
        <w:spacing w:line="240" w:lineRule="auto"/>
      </w:pPr>
      <w:r>
        <w:t>1972.20</w:t>
      </w:r>
      <w:r>
        <w:tab/>
        <w:t>480.6</w:t>
      </w:r>
      <w:r>
        <w:tab/>
        <w:t>5.5</w:t>
      </w:r>
      <w:r>
        <w:tab/>
        <w:t>1.4846</w:t>
      </w:r>
      <w:r>
        <w:tab/>
        <w:t>0.0056</w:t>
      </w:r>
    </w:p>
    <w:p w:rsidR="00594F68" w:rsidRDefault="00594F68" w:rsidP="00594F68">
      <w:pPr>
        <w:spacing w:line="240" w:lineRule="auto"/>
      </w:pPr>
      <w:r>
        <w:t>1972.28</w:t>
      </w:r>
      <w:r>
        <w:tab/>
        <w:t>480.4</w:t>
      </w:r>
      <w:r>
        <w:tab/>
        <w:t>19.8</w:t>
      </w:r>
      <w:r>
        <w:tab/>
        <w:t>1.4843</w:t>
      </w:r>
      <w:r>
        <w:tab/>
        <w:t>0.0199</w:t>
      </w:r>
    </w:p>
    <w:p w:rsidR="00594F68" w:rsidRDefault="00594F68" w:rsidP="00594F68">
      <w:pPr>
        <w:spacing w:line="240" w:lineRule="auto"/>
      </w:pPr>
      <w:r>
        <w:t>1972.37</w:t>
      </w:r>
      <w:r>
        <w:tab/>
        <w:t>475.4</w:t>
      </w:r>
      <w:r>
        <w:tab/>
        <w:t>6.0</w:t>
      </w:r>
      <w:r>
        <w:tab/>
        <w:t>1.4794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72.45</w:t>
      </w:r>
      <w:r>
        <w:tab/>
        <w:t>480.1</w:t>
      </w:r>
      <w:r>
        <w:tab/>
        <w:t>3.8</w:t>
      </w:r>
      <w:r>
        <w:tab/>
        <w:t>1.4841</w:t>
      </w:r>
      <w:r>
        <w:tab/>
        <w:t>0.0038</w:t>
      </w:r>
    </w:p>
    <w:p w:rsidR="00594F68" w:rsidRDefault="00594F68" w:rsidP="00594F68">
      <w:pPr>
        <w:spacing w:line="240" w:lineRule="auto"/>
      </w:pPr>
      <w:r>
        <w:t>1972.53</w:t>
      </w:r>
      <w:r>
        <w:tab/>
        <w:t>475.5</w:t>
      </w:r>
      <w:r>
        <w:tab/>
        <w:t>6.5</w:t>
      </w:r>
      <w:r>
        <w:tab/>
        <w:t>1.4796</w:t>
      </w:r>
      <w:r>
        <w:tab/>
        <w:t>0.0065</w:t>
      </w:r>
    </w:p>
    <w:p w:rsidR="00594F68" w:rsidRDefault="00594F68" w:rsidP="00594F68">
      <w:pPr>
        <w:spacing w:line="240" w:lineRule="auto"/>
      </w:pPr>
      <w:r>
        <w:t>1972.62</w:t>
      </w:r>
      <w:r>
        <w:tab/>
        <w:t>457.1</w:t>
      </w:r>
      <w:r>
        <w:tab/>
        <w:t>11.5</w:t>
      </w:r>
      <w:r>
        <w:tab/>
        <w:t>1.4611</w:t>
      </w:r>
      <w:r>
        <w:tab/>
        <w:t>0.0115</w:t>
      </w:r>
    </w:p>
    <w:p w:rsidR="00594F68" w:rsidRDefault="00594F68" w:rsidP="00594F68">
      <w:pPr>
        <w:spacing w:line="240" w:lineRule="auto"/>
      </w:pPr>
      <w:r>
        <w:t>1972.70</w:t>
      </w:r>
      <w:r>
        <w:tab/>
        <w:t>471.3</w:t>
      </w:r>
      <w:r>
        <w:tab/>
        <w:t>12.0</w:t>
      </w:r>
      <w:r>
        <w:tab/>
        <w:t>1.4753</w:t>
      </w:r>
      <w:r>
        <w:tab/>
        <w:t>0.0120</w:t>
      </w:r>
    </w:p>
    <w:p w:rsidR="00594F68" w:rsidRDefault="00594F68" w:rsidP="00594F68">
      <w:pPr>
        <w:spacing w:line="240" w:lineRule="auto"/>
      </w:pPr>
      <w:r>
        <w:t>1972.79</w:t>
      </w:r>
      <w:r>
        <w:tab/>
        <w:t>459.9</w:t>
      </w:r>
      <w:r>
        <w:tab/>
        <w:t>3.9</w:t>
      </w:r>
      <w:r>
        <w:tab/>
        <w:t>1.4639</w:t>
      </w:r>
      <w:r>
        <w:tab/>
        <w:t>0.0039</w:t>
      </w:r>
    </w:p>
    <w:p w:rsidR="00594F68" w:rsidRDefault="00594F68" w:rsidP="00594F68">
      <w:pPr>
        <w:spacing w:line="240" w:lineRule="auto"/>
      </w:pPr>
      <w:r>
        <w:t>1972.87</w:t>
      </w:r>
      <w:r>
        <w:tab/>
        <w:t>475.3</w:t>
      </w:r>
      <w:r>
        <w:tab/>
        <w:t>9.0</w:t>
      </w:r>
      <w:r>
        <w:tab/>
        <w:t>1.4794</w:t>
      </w:r>
      <w:r>
        <w:tab/>
        <w:t>0.0090</w:t>
      </w:r>
    </w:p>
    <w:p w:rsidR="00594F68" w:rsidRDefault="00594F68" w:rsidP="00594F68">
      <w:pPr>
        <w:spacing w:line="240" w:lineRule="auto"/>
      </w:pPr>
      <w:r>
        <w:t>1972.95</w:t>
      </w:r>
      <w:r>
        <w:tab/>
        <w:t>465.3</w:t>
      </w:r>
      <w:r>
        <w:tab/>
        <w:t>12.0</w:t>
      </w:r>
      <w:r>
        <w:tab/>
        <w:t>1.4694</w:t>
      </w:r>
      <w:r>
        <w:tab/>
        <w:t>0.0120</w:t>
      </w:r>
    </w:p>
    <w:p w:rsidR="00594F68" w:rsidRDefault="00594F68" w:rsidP="00594F68">
      <w:pPr>
        <w:spacing w:line="240" w:lineRule="auto"/>
      </w:pPr>
      <w:r>
        <w:t>1973.04</w:t>
      </w:r>
      <w:r>
        <w:tab/>
        <w:t>435.0</w:t>
      </w:r>
      <w:r>
        <w:tab/>
        <w:t>16.3</w:t>
      </w:r>
      <w:r>
        <w:tab/>
        <w:t>1.4390</w:t>
      </w:r>
      <w:r>
        <w:tab/>
        <w:t>0.0163</w:t>
      </w:r>
    </w:p>
    <w:p w:rsidR="00594F68" w:rsidRDefault="00594F68" w:rsidP="00594F68">
      <w:pPr>
        <w:spacing w:line="240" w:lineRule="auto"/>
      </w:pPr>
      <w:r>
        <w:t>1973.12</w:t>
      </w:r>
      <w:r>
        <w:tab/>
        <w:t>439.8</w:t>
      </w:r>
      <w:r>
        <w:tab/>
        <w:t>6.9</w:t>
      </w:r>
      <w:r>
        <w:tab/>
        <w:t>1.4438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73.20</w:t>
      </w:r>
      <w:r>
        <w:tab/>
        <w:t>434.1</w:t>
      </w:r>
      <w:r>
        <w:tab/>
        <w:t>14.5</w:t>
      </w:r>
      <w:r>
        <w:tab/>
        <w:t>1.4381</w:t>
      </w:r>
      <w:r>
        <w:tab/>
        <w:t>0.0145</w:t>
      </w:r>
    </w:p>
    <w:p w:rsidR="00594F68" w:rsidRDefault="00594F68" w:rsidP="00594F68">
      <w:pPr>
        <w:spacing w:line="240" w:lineRule="auto"/>
      </w:pPr>
      <w:r>
        <w:t>1973.28</w:t>
      </w:r>
      <w:r>
        <w:tab/>
        <w:t>434.0</w:t>
      </w:r>
      <w:r>
        <w:tab/>
        <w:t>13.3</w:t>
      </w:r>
      <w:r>
        <w:tab/>
        <w:t>1.4380</w:t>
      </w:r>
      <w:r>
        <w:tab/>
        <w:t>0.0133</w:t>
      </w:r>
    </w:p>
    <w:p w:rsidR="00594F68" w:rsidRDefault="00594F68" w:rsidP="00594F68">
      <w:pPr>
        <w:spacing w:line="240" w:lineRule="auto"/>
      </w:pPr>
      <w:r>
        <w:t>1973.37</w:t>
      </w:r>
      <w:r>
        <w:tab/>
        <w:t>421.9</w:t>
      </w:r>
      <w:r>
        <w:tab/>
        <w:t>25.8</w:t>
      </w:r>
      <w:r>
        <w:tab/>
        <w:t>1.4260</w:t>
      </w:r>
      <w:r>
        <w:tab/>
        <w:t>0.0259</w:t>
      </w:r>
    </w:p>
    <w:p w:rsidR="00594F68" w:rsidRDefault="00594F68" w:rsidP="00594F68">
      <w:pPr>
        <w:spacing w:line="240" w:lineRule="auto"/>
      </w:pPr>
      <w:r>
        <w:t>1973.45</w:t>
      </w:r>
      <w:r>
        <w:tab/>
        <w:t>447.5</w:t>
      </w:r>
      <w:r>
        <w:tab/>
        <w:t>8.1</w:t>
      </w:r>
      <w:r>
        <w:tab/>
        <w:t>1.4516</w:t>
      </w:r>
      <w:r>
        <w:tab/>
        <w:t>0.0081</w:t>
      </w:r>
    </w:p>
    <w:p w:rsidR="00594F68" w:rsidRDefault="00594F68" w:rsidP="00594F68">
      <w:pPr>
        <w:spacing w:line="240" w:lineRule="auto"/>
      </w:pPr>
      <w:r>
        <w:t>1973.53</w:t>
      </w:r>
      <w:r>
        <w:tab/>
        <w:t>429.9</w:t>
      </w:r>
      <w:r>
        <w:tab/>
        <w:t>21.1</w:t>
      </w:r>
      <w:r>
        <w:tab/>
        <w:t>1.4339</w:t>
      </w:r>
      <w:r>
        <w:tab/>
        <w:t>0.0211</w:t>
      </w:r>
    </w:p>
    <w:p w:rsidR="00594F68" w:rsidRDefault="00594F68" w:rsidP="00594F68">
      <w:pPr>
        <w:spacing w:line="240" w:lineRule="auto"/>
      </w:pPr>
      <w:r>
        <w:t>1973.62</w:t>
      </w:r>
      <w:r>
        <w:tab/>
        <w:t>451.0</w:t>
      </w:r>
      <w:r>
        <w:tab/>
        <w:t>27.5</w:t>
      </w:r>
      <w:r>
        <w:tab/>
        <w:t>1.4552</w:t>
      </w:r>
      <w:r>
        <w:tab/>
        <w:t>0.0276</w:t>
      </w:r>
    </w:p>
    <w:p w:rsidR="00594F68" w:rsidRDefault="00594F68" w:rsidP="00594F68">
      <w:pPr>
        <w:spacing w:line="240" w:lineRule="auto"/>
      </w:pPr>
      <w:r>
        <w:t>1973.70</w:t>
      </w:r>
      <w:r>
        <w:tab/>
        <w:t>446.8</w:t>
      </w:r>
      <w:r>
        <w:tab/>
        <w:t>23.8</w:t>
      </w:r>
      <w:r>
        <w:tab/>
        <w:t>1.4510</w:t>
      </w:r>
      <w:r>
        <w:tab/>
        <w:t>0.0239</w:t>
      </w:r>
    </w:p>
    <w:p w:rsidR="00594F68" w:rsidRDefault="00594F68" w:rsidP="00594F68">
      <w:pPr>
        <w:spacing w:line="240" w:lineRule="auto"/>
      </w:pPr>
      <w:r>
        <w:t>1973.79</w:t>
      </w:r>
      <w:r>
        <w:tab/>
        <w:t>438.0</w:t>
      </w:r>
      <w:r>
        <w:tab/>
        <w:t>3.4</w:t>
      </w:r>
      <w:r>
        <w:tab/>
        <w:t>1.4422</w:t>
      </w:r>
      <w:r>
        <w:tab/>
        <w:t>0.0034</w:t>
      </w:r>
    </w:p>
    <w:p w:rsidR="00594F68" w:rsidRDefault="00594F68" w:rsidP="00594F68">
      <w:pPr>
        <w:spacing w:line="240" w:lineRule="auto"/>
      </w:pPr>
      <w:r>
        <w:t>1973.87</w:t>
      </w:r>
      <w:r>
        <w:tab/>
        <w:t>438.7</w:t>
      </w:r>
      <w:r>
        <w:tab/>
        <w:t>5.6</w:t>
      </w:r>
      <w:r>
        <w:tab/>
        <w:t>1.4428</w:t>
      </w:r>
      <w:r>
        <w:tab/>
        <w:t>0.0056</w:t>
      </w:r>
    </w:p>
    <w:p w:rsidR="00594F68" w:rsidRDefault="00594F68" w:rsidP="00594F68">
      <w:pPr>
        <w:spacing w:line="240" w:lineRule="auto"/>
      </w:pPr>
      <w:r>
        <w:t>1973.95</w:t>
      </w:r>
      <w:r>
        <w:tab/>
        <w:t>399.7</w:t>
      </w:r>
      <w:r>
        <w:tab/>
        <w:t>4.7</w:t>
      </w:r>
      <w:r>
        <w:tab/>
        <w:t>1.4038</w:t>
      </w:r>
      <w:r>
        <w:tab/>
        <w:t>0.0047</w:t>
      </w:r>
    </w:p>
    <w:p w:rsidR="00594F68" w:rsidRDefault="00594F68" w:rsidP="00594F68">
      <w:pPr>
        <w:spacing w:line="240" w:lineRule="auto"/>
      </w:pPr>
      <w:r>
        <w:t>1974.04</w:t>
      </w:r>
      <w:r>
        <w:tab/>
        <w:t>422.1</w:t>
      </w:r>
      <w:r>
        <w:tab/>
        <w:t>11.0</w:t>
      </w:r>
      <w:r>
        <w:tab/>
        <w:t>1.4262</w:t>
      </w:r>
      <w:r>
        <w:tab/>
        <w:t>0.0110</w:t>
      </w:r>
    </w:p>
    <w:p w:rsidR="00594F68" w:rsidRDefault="00594F68" w:rsidP="00594F68">
      <w:pPr>
        <w:spacing w:line="240" w:lineRule="auto"/>
      </w:pPr>
      <w:r>
        <w:t>1974.12</w:t>
      </w:r>
      <w:r>
        <w:tab/>
        <w:t>410.1</w:t>
      </w:r>
      <w:r>
        <w:tab/>
        <w:t>14.0</w:t>
      </w:r>
      <w:r>
        <w:tab/>
        <w:t>1.4142</w:t>
      </w:r>
      <w:r>
        <w:tab/>
        <w:t>0.0140</w:t>
      </w:r>
    </w:p>
    <w:p w:rsidR="00594F68" w:rsidRDefault="00594F68" w:rsidP="00594F68">
      <w:pPr>
        <w:spacing w:line="240" w:lineRule="auto"/>
      </w:pPr>
      <w:r>
        <w:t>1974.20</w:t>
      </w:r>
      <w:r>
        <w:tab/>
        <w:t>418.1</w:t>
      </w:r>
      <w:r>
        <w:tab/>
        <w:t>9.0</w:t>
      </w:r>
      <w:r>
        <w:tab/>
        <w:t>1.4223</w:t>
      </w:r>
      <w:r>
        <w:tab/>
        <w:t>0.0090</w:t>
      </w:r>
    </w:p>
    <w:p w:rsidR="00594F68" w:rsidRDefault="00594F68" w:rsidP="00594F68">
      <w:pPr>
        <w:spacing w:line="240" w:lineRule="auto"/>
      </w:pPr>
      <w:r>
        <w:lastRenderedPageBreak/>
        <w:t>1974.28</w:t>
      </w:r>
      <w:r>
        <w:tab/>
        <w:t>415.6</w:t>
      </w:r>
      <w:r>
        <w:tab/>
        <w:t>9.0</w:t>
      </w:r>
      <w:r>
        <w:tab/>
        <w:t>1.4198</w:t>
      </w:r>
      <w:r>
        <w:tab/>
        <w:t>0.0090</w:t>
      </w:r>
    </w:p>
    <w:p w:rsidR="00594F68" w:rsidRDefault="00594F68" w:rsidP="00594F68">
      <w:pPr>
        <w:spacing w:line="240" w:lineRule="auto"/>
      </w:pPr>
      <w:r>
        <w:t>1974.37</w:t>
      </w:r>
      <w:r>
        <w:tab/>
        <w:t>418.5</w:t>
      </w:r>
      <w:r>
        <w:tab/>
        <w:t>7.0</w:t>
      </w:r>
      <w:r>
        <w:tab/>
        <w:t>1.4227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74.45</w:t>
      </w:r>
      <w:r>
        <w:tab/>
        <w:t>421.7</w:t>
      </w:r>
      <w:r>
        <w:tab/>
        <w:t>7.0</w:t>
      </w:r>
      <w:r>
        <w:tab/>
        <w:t>1.4259</w:t>
      </w:r>
      <w:r>
        <w:tab/>
        <w:t>0.0070</w:t>
      </w:r>
    </w:p>
    <w:p w:rsidR="00594F68" w:rsidRDefault="00594F68" w:rsidP="00594F68">
      <w:pPr>
        <w:spacing w:line="240" w:lineRule="auto"/>
      </w:pPr>
      <w:r>
        <w:t>1974.53</w:t>
      </w:r>
      <w:r>
        <w:tab/>
        <w:t>415.1</w:t>
      </w:r>
      <w:r>
        <w:tab/>
        <w:t>9.0</w:t>
      </w:r>
      <w:r>
        <w:tab/>
        <w:t>1.4193</w:t>
      </w:r>
      <w:r>
        <w:tab/>
        <w:t>0.0090</w:t>
      </w:r>
    </w:p>
    <w:p w:rsidR="00594F68" w:rsidRDefault="00594F68" w:rsidP="00594F68">
      <w:pPr>
        <w:spacing w:line="240" w:lineRule="auto"/>
      </w:pPr>
      <w:r>
        <w:t>1974.62</w:t>
      </w:r>
      <w:r>
        <w:tab/>
        <w:t>426.1</w:t>
      </w:r>
      <w:r>
        <w:tab/>
        <w:t>9.0</w:t>
      </w:r>
      <w:r>
        <w:tab/>
        <w:t>1.4304</w:t>
      </w:r>
      <w:r>
        <w:tab/>
        <w:t>0.0090</w:t>
      </w:r>
    </w:p>
    <w:p w:rsidR="00594F68" w:rsidRDefault="00594F68" w:rsidP="00594F68">
      <w:pPr>
        <w:spacing w:line="240" w:lineRule="auto"/>
      </w:pPr>
      <w:r>
        <w:t>1974.70</w:t>
      </w:r>
      <w:r>
        <w:tab/>
        <w:t>401.0</w:t>
      </w:r>
      <w:r>
        <w:tab/>
        <w:t>19.0</w:t>
      </w:r>
      <w:r>
        <w:tab/>
        <w:t>1.4051</w:t>
      </w:r>
      <w:r>
        <w:tab/>
        <w:t>0.0191</w:t>
      </w:r>
    </w:p>
    <w:p w:rsidR="00594F68" w:rsidRDefault="00594F68" w:rsidP="00594F68">
      <w:pPr>
        <w:spacing w:line="240" w:lineRule="auto"/>
      </w:pPr>
      <w:r>
        <w:t>1974.79</w:t>
      </w:r>
      <w:r>
        <w:tab/>
        <w:t>408.5</w:t>
      </w:r>
      <w:r>
        <w:tab/>
        <w:t>14.8</w:t>
      </w:r>
      <w:r>
        <w:tab/>
        <w:t>1.4127</w:t>
      </w:r>
      <w:r>
        <w:tab/>
        <w:t>0.0148</w:t>
      </w:r>
    </w:p>
    <w:p w:rsidR="00594F68" w:rsidRDefault="00594F68" w:rsidP="00594F68">
      <w:pPr>
        <w:spacing w:line="240" w:lineRule="auto"/>
      </w:pPr>
      <w:r>
        <w:t>1974.87</w:t>
      </w:r>
      <w:r>
        <w:tab/>
        <w:t>396.3</w:t>
      </w:r>
      <w:r>
        <w:tab/>
        <w:t>26.2</w:t>
      </w:r>
      <w:r>
        <w:tab/>
        <w:t>1.4005</w:t>
      </w:r>
      <w:r>
        <w:tab/>
        <w:t>0.0263</w:t>
      </w:r>
    </w:p>
    <w:p w:rsidR="00594F68" w:rsidRDefault="00594F68" w:rsidP="00594F68">
      <w:pPr>
        <w:spacing w:line="240" w:lineRule="auto"/>
      </w:pPr>
      <w:r>
        <w:t>1974.95</w:t>
      </w:r>
      <w:r>
        <w:tab/>
        <w:t>372.9</w:t>
      </w:r>
      <w:r>
        <w:tab/>
        <w:t>20.7</w:t>
      </w:r>
      <w:r>
        <w:tab/>
        <w:t>1.3770</w:t>
      </w:r>
      <w:r>
        <w:tab/>
        <w:t>0.0208</w:t>
      </w:r>
    </w:p>
    <w:p w:rsidR="00594F68" w:rsidRDefault="00594F68" w:rsidP="00594F68">
      <w:pPr>
        <w:spacing w:line="240" w:lineRule="auto"/>
      </w:pPr>
      <w:r>
        <w:t>1975.04</w:t>
      </w:r>
      <w:r>
        <w:tab/>
        <w:t>374.6</w:t>
      </w:r>
      <w:r>
        <w:tab/>
        <w:t>21.5</w:t>
      </w:r>
      <w:r>
        <w:tab/>
        <w:t>1.3788</w:t>
      </w:r>
      <w:r>
        <w:tab/>
        <w:t>0.0216</w:t>
      </w:r>
    </w:p>
    <w:p w:rsidR="00594F68" w:rsidRDefault="00594F68" w:rsidP="00594F68">
      <w:pPr>
        <w:spacing w:line="240" w:lineRule="auto"/>
      </w:pPr>
      <w:r>
        <w:t>1975.12</w:t>
      </w:r>
      <w:r>
        <w:tab/>
        <w:t>376.2</w:t>
      </w:r>
      <w:r>
        <w:tab/>
        <w:t>20.5</w:t>
      </w:r>
      <w:r>
        <w:tab/>
        <w:t>1.3804</w:t>
      </w:r>
      <w:r>
        <w:tab/>
        <w:t>0.0205</w:t>
      </w:r>
    </w:p>
    <w:p w:rsidR="00594F68" w:rsidRDefault="00594F68" w:rsidP="00594F68">
      <w:pPr>
        <w:spacing w:line="240" w:lineRule="auto"/>
      </w:pPr>
      <w:r>
        <w:t>1975.20</w:t>
      </w:r>
      <w:r>
        <w:tab/>
        <w:t>364.2</w:t>
      </w:r>
      <w:r>
        <w:tab/>
        <w:t>16.4</w:t>
      </w:r>
      <w:r>
        <w:tab/>
        <w:t>1.3684</w:t>
      </w:r>
      <w:r>
        <w:tab/>
        <w:t>0.0165</w:t>
      </w:r>
    </w:p>
    <w:p w:rsidR="00594F68" w:rsidRDefault="00594F68" w:rsidP="00594F68">
      <w:pPr>
        <w:spacing w:line="240" w:lineRule="auto"/>
      </w:pPr>
      <w:r>
        <w:t>1975.28</w:t>
      </w:r>
      <w:r>
        <w:tab/>
        <w:t>376.8</w:t>
      </w:r>
      <w:r>
        <w:tab/>
        <w:t>15.1</w:t>
      </w:r>
      <w:r>
        <w:tab/>
        <w:t>1.3810</w:t>
      </w:r>
      <w:r>
        <w:tab/>
        <w:t>0.0151</w:t>
      </w:r>
    </w:p>
    <w:p w:rsidR="00594F68" w:rsidRDefault="00594F68" w:rsidP="00594F68">
      <w:pPr>
        <w:spacing w:line="240" w:lineRule="auto"/>
      </w:pPr>
      <w:r>
        <w:t>1975.37</w:t>
      </w:r>
      <w:r>
        <w:tab/>
        <w:t>377.4</w:t>
      </w:r>
      <w:r>
        <w:tab/>
        <w:t>18.9</w:t>
      </w:r>
      <w:r>
        <w:tab/>
        <w:t>1.3816</w:t>
      </w:r>
      <w:r>
        <w:tab/>
        <w:t>0.0189</w:t>
      </w:r>
    </w:p>
    <w:p w:rsidR="00594F68" w:rsidRDefault="00594F68" w:rsidP="00594F68">
      <w:pPr>
        <w:spacing w:line="240" w:lineRule="auto"/>
      </w:pPr>
      <w:r>
        <w:t>1975.45</w:t>
      </w:r>
      <w:r>
        <w:tab/>
        <w:t>393.8</w:t>
      </w:r>
      <w:r>
        <w:tab/>
        <w:t>8.0</w:t>
      </w:r>
      <w:r>
        <w:tab/>
        <w:t>1.3981</w:t>
      </w:r>
      <w:r>
        <w:tab/>
        <w:t>0.0080</w:t>
      </w:r>
    </w:p>
    <w:p w:rsidR="00594F68" w:rsidRDefault="00594F68" w:rsidP="00594F68">
      <w:pPr>
        <w:spacing w:line="240" w:lineRule="auto"/>
      </w:pPr>
      <w:r>
        <w:t>1975.53</w:t>
      </w:r>
      <w:r>
        <w:tab/>
        <w:t>403.0</w:t>
      </w:r>
      <w:r>
        <w:tab/>
        <w:t>12.0</w:t>
      </w:r>
      <w:r>
        <w:tab/>
        <w:t>1.4073</w:t>
      </w:r>
      <w:r>
        <w:tab/>
        <w:t>0.0120</w:t>
      </w:r>
    </w:p>
    <w:p w:rsidR="00594F68" w:rsidRDefault="00594F68" w:rsidP="00594F68">
      <w:pPr>
        <w:spacing w:line="240" w:lineRule="auto"/>
      </w:pPr>
      <w:r>
        <w:t>1975.62</w:t>
      </w:r>
      <w:r>
        <w:tab/>
        <w:t>382.0</w:t>
      </w:r>
      <w:r>
        <w:tab/>
        <w:t>15.0</w:t>
      </w:r>
      <w:r>
        <w:tab/>
        <w:t>1.3863</w:t>
      </w:r>
      <w:r>
        <w:tab/>
        <w:t>0.0150</w:t>
      </w:r>
    </w:p>
    <w:p w:rsidR="00594F68" w:rsidRDefault="00594F68" w:rsidP="00594F68">
      <w:pPr>
        <w:spacing w:line="240" w:lineRule="auto"/>
      </w:pPr>
      <w:r>
        <w:t>1975.70</w:t>
      </w:r>
      <w:r>
        <w:tab/>
        <w:t>393.0</w:t>
      </w:r>
      <w:r>
        <w:tab/>
        <w:t>11.0</w:t>
      </w:r>
      <w:r>
        <w:tab/>
        <w:t>1.3973</w:t>
      </w:r>
      <w:r>
        <w:tab/>
        <w:t>0.0110</w:t>
      </w:r>
    </w:p>
    <w:p w:rsidR="00594F68" w:rsidRDefault="00594F68" w:rsidP="00594F68">
      <w:pPr>
        <w:spacing w:line="240" w:lineRule="auto"/>
      </w:pPr>
      <w:r>
        <w:t>1975.79</w:t>
      </w:r>
      <w:r>
        <w:tab/>
        <w:t>392.0</w:t>
      </w:r>
      <w:r>
        <w:tab/>
        <w:t>14.0</w:t>
      </w:r>
      <w:r>
        <w:tab/>
        <w:t>1.3963</w:t>
      </w:r>
      <w:r>
        <w:tab/>
        <w:t>0.0140</w:t>
      </w:r>
    </w:p>
    <w:p w:rsidR="00594F68" w:rsidRDefault="00594F68" w:rsidP="00594F68">
      <w:pPr>
        <w:spacing w:line="240" w:lineRule="auto"/>
      </w:pPr>
      <w:r>
        <w:t>1975.87</w:t>
      </w:r>
      <w:r>
        <w:tab/>
        <w:t>369.2</w:t>
      </w:r>
      <w:r>
        <w:tab/>
        <w:t>4.6</w:t>
      </w:r>
      <w:r>
        <w:tab/>
        <w:t>1.3734</w:t>
      </w:r>
      <w:r>
        <w:tab/>
        <w:t>0.0046</w:t>
      </w:r>
    </w:p>
    <w:p w:rsidR="00594F68" w:rsidRDefault="00594F68" w:rsidP="00594F68">
      <w:pPr>
        <w:spacing w:line="240" w:lineRule="auto"/>
      </w:pPr>
      <w:r>
        <w:t>1975.95</w:t>
      </w:r>
      <w:r>
        <w:tab/>
        <w:t>372.7</w:t>
      </w:r>
      <w:r>
        <w:tab/>
        <w:t>4.7</w:t>
      </w:r>
      <w:r>
        <w:tab/>
        <w:t>1.3770</w:t>
      </w:r>
      <w:r>
        <w:tab/>
        <w:t>0.0048</w:t>
      </w:r>
    </w:p>
    <w:p w:rsidR="00594F68" w:rsidRDefault="00594F68" w:rsidP="00594F68">
      <w:pPr>
        <w:spacing w:line="240" w:lineRule="auto"/>
      </w:pPr>
      <w:r>
        <w:t>1976.04</w:t>
      </w:r>
      <w:r>
        <w:tab/>
        <w:t>359.5</w:t>
      </w:r>
      <w:r>
        <w:tab/>
        <w:t>6.5</w:t>
      </w:r>
      <w:r>
        <w:tab/>
        <w:t>1.3638</w:t>
      </w:r>
      <w:r>
        <w:tab/>
        <w:t>0.0065</w:t>
      </w:r>
    </w:p>
    <w:p w:rsidR="00594F68" w:rsidRDefault="00594F68" w:rsidP="00594F68">
      <w:pPr>
        <w:spacing w:line="240" w:lineRule="auto"/>
      </w:pPr>
      <w:r>
        <w:t>1976.12</w:t>
      </w:r>
      <w:r>
        <w:tab/>
        <w:t>358.8</w:t>
      </w:r>
      <w:r>
        <w:tab/>
        <w:t>6.2</w:t>
      </w:r>
      <w:r>
        <w:tab/>
        <w:t>1.3631</w:t>
      </w:r>
      <w:r>
        <w:tab/>
        <w:t>0.0063</w:t>
      </w:r>
    </w:p>
    <w:p w:rsidR="00594F68" w:rsidRDefault="00594F68" w:rsidP="00594F68">
      <w:pPr>
        <w:spacing w:line="240" w:lineRule="auto"/>
      </w:pPr>
      <w:r>
        <w:t>1976.20</w:t>
      </w:r>
      <w:r>
        <w:tab/>
        <w:t>340.1</w:t>
      </w:r>
      <w:r>
        <w:tab/>
        <w:t>23.3</w:t>
      </w:r>
      <w:r>
        <w:tab/>
        <w:t>1.3444</w:t>
      </w:r>
      <w:r>
        <w:tab/>
        <w:t>0.0233</w:t>
      </w:r>
    </w:p>
    <w:p w:rsidR="00594F68" w:rsidRDefault="00594F68" w:rsidP="00594F68">
      <w:pPr>
        <w:spacing w:line="240" w:lineRule="auto"/>
      </w:pPr>
      <w:r>
        <w:t>1976.28</w:t>
      </w:r>
      <w:r>
        <w:tab/>
        <w:t>341.7</w:t>
      </w:r>
      <w:r>
        <w:tab/>
        <w:t>7.3</w:t>
      </w:r>
      <w:r>
        <w:tab/>
        <w:t>1.3460</w:t>
      </w:r>
      <w:r>
        <w:tab/>
        <w:t>0.0073</w:t>
      </w:r>
    </w:p>
    <w:p w:rsidR="00594F68" w:rsidRDefault="00594F68" w:rsidP="00594F68">
      <w:pPr>
        <w:spacing w:line="240" w:lineRule="auto"/>
      </w:pPr>
      <w:r>
        <w:t>1976.37</w:t>
      </w:r>
      <w:r>
        <w:tab/>
        <w:t>344.1</w:t>
      </w:r>
      <w:r>
        <w:tab/>
        <w:t>2.6</w:t>
      </w:r>
      <w:r>
        <w:tab/>
        <w:t>1.3484</w:t>
      </w:r>
      <w:r>
        <w:tab/>
        <w:t>0.0026</w:t>
      </w:r>
    </w:p>
    <w:p w:rsidR="00594F68" w:rsidRDefault="00594F68" w:rsidP="00594F68">
      <w:pPr>
        <w:spacing w:line="240" w:lineRule="auto"/>
      </w:pPr>
      <w:r>
        <w:t>1976.45</w:t>
      </w:r>
      <w:r>
        <w:tab/>
        <w:t>351.4</w:t>
      </w:r>
      <w:r>
        <w:tab/>
        <w:t>12.7</w:t>
      </w:r>
      <w:r>
        <w:tab/>
        <w:t>1.3558</w:t>
      </w:r>
      <w:r>
        <w:tab/>
        <w:t>0.0127</w:t>
      </w:r>
    </w:p>
    <w:p w:rsidR="00594F68" w:rsidRDefault="00594F68" w:rsidP="00594F68">
      <w:pPr>
        <w:spacing w:line="240" w:lineRule="auto"/>
      </w:pPr>
      <w:r>
        <w:t>1976.53</w:t>
      </w:r>
      <w:r>
        <w:tab/>
        <w:t>357.2</w:t>
      </w:r>
      <w:r>
        <w:tab/>
        <w:t>5.1</w:t>
      </w:r>
      <w:r>
        <w:tab/>
        <w:t>1.3615</w:t>
      </w:r>
      <w:r>
        <w:tab/>
        <w:t>0.0051</w:t>
      </w:r>
    </w:p>
    <w:p w:rsidR="00594F68" w:rsidRDefault="00594F68" w:rsidP="00594F68">
      <w:pPr>
        <w:spacing w:line="240" w:lineRule="auto"/>
      </w:pPr>
      <w:r>
        <w:t>1976.62</w:t>
      </w:r>
      <w:r>
        <w:tab/>
        <w:t>346.4</w:t>
      </w:r>
      <w:r>
        <w:tab/>
        <w:t>8.5</w:t>
      </w:r>
      <w:r>
        <w:tab/>
        <w:t>1.3507</w:t>
      </w:r>
      <w:r>
        <w:tab/>
        <w:t>0.0085</w:t>
      </w:r>
    </w:p>
    <w:p w:rsidR="00594F68" w:rsidRDefault="00594F68" w:rsidP="00594F68">
      <w:pPr>
        <w:spacing w:line="240" w:lineRule="auto"/>
      </w:pPr>
      <w:r>
        <w:t>1976.70</w:t>
      </w:r>
      <w:r>
        <w:tab/>
        <w:t>348.9</w:t>
      </w:r>
      <w:r>
        <w:tab/>
        <w:t>5.3</w:t>
      </w:r>
      <w:r>
        <w:tab/>
        <w:t>1.3533</w:t>
      </w:r>
      <w:r>
        <w:tab/>
        <w:t>0.0053</w:t>
      </w:r>
    </w:p>
    <w:p w:rsidR="00594F68" w:rsidRDefault="00594F68" w:rsidP="00594F68">
      <w:pPr>
        <w:spacing w:line="240" w:lineRule="auto"/>
      </w:pPr>
      <w:r>
        <w:t>1976.79</w:t>
      </w:r>
      <w:r>
        <w:tab/>
        <w:t>334.9</w:t>
      </w:r>
      <w:r>
        <w:tab/>
        <w:t>10.0</w:t>
      </w:r>
      <w:r>
        <w:tab/>
        <w:t>1.3392</w:t>
      </w:r>
      <w:r>
        <w:tab/>
        <w:t>0.0100</w:t>
      </w:r>
    </w:p>
    <w:p w:rsidR="00594F68" w:rsidRDefault="00594F68" w:rsidP="00594F68">
      <w:pPr>
        <w:spacing w:line="240" w:lineRule="auto"/>
      </w:pPr>
      <w:r>
        <w:t>1976.87</w:t>
      </w:r>
      <w:r>
        <w:tab/>
        <w:t>346.5</w:t>
      </w:r>
      <w:r>
        <w:tab/>
        <w:t>4.3</w:t>
      </w:r>
      <w:r>
        <w:tab/>
        <w:t>1.3509</w:t>
      </w:r>
      <w:r>
        <w:tab/>
        <w:t>0.0043</w:t>
      </w:r>
    </w:p>
    <w:p w:rsidR="00594F68" w:rsidRDefault="00594F68" w:rsidP="00594F68">
      <w:pPr>
        <w:spacing w:line="240" w:lineRule="auto"/>
      </w:pPr>
      <w:r>
        <w:t>1976.95</w:t>
      </w:r>
      <w:r>
        <w:tab/>
        <w:t>329.5</w:t>
      </w:r>
      <w:r>
        <w:tab/>
        <w:t>15.4</w:t>
      </w:r>
      <w:r>
        <w:tab/>
        <w:t>1.3339</w:t>
      </w:r>
      <w:r>
        <w:tab/>
        <w:t>0.0154</w:t>
      </w:r>
    </w:p>
    <w:p w:rsidR="00594F68" w:rsidRDefault="00594F68" w:rsidP="00594F68">
      <w:pPr>
        <w:spacing w:line="240" w:lineRule="auto"/>
      </w:pPr>
      <w:r>
        <w:lastRenderedPageBreak/>
        <w:t>1977.04</w:t>
      </w:r>
      <w:r>
        <w:tab/>
        <w:t>331.9</w:t>
      </w:r>
      <w:r>
        <w:tab/>
        <w:t>8.8</w:t>
      </w:r>
      <w:r>
        <w:tab/>
        <w:t>1.3363</w:t>
      </w:r>
      <w:r>
        <w:tab/>
        <w:t>0.0088</w:t>
      </w:r>
    </w:p>
    <w:p w:rsidR="00594F68" w:rsidRDefault="00594F68" w:rsidP="00594F68">
      <w:pPr>
        <w:spacing w:line="240" w:lineRule="auto"/>
      </w:pPr>
      <w:r>
        <w:t>1977.12</w:t>
      </w:r>
      <w:r>
        <w:tab/>
        <w:t>329.2</w:t>
      </w:r>
      <w:r>
        <w:tab/>
        <w:t>10.0</w:t>
      </w:r>
      <w:r>
        <w:tab/>
        <w:t>1.3336</w:t>
      </w:r>
      <w:r>
        <w:tab/>
        <w:t>0.0101</w:t>
      </w:r>
    </w:p>
    <w:p w:rsidR="00594F68" w:rsidRDefault="00594F68" w:rsidP="00594F68">
      <w:pPr>
        <w:spacing w:line="240" w:lineRule="auto"/>
      </w:pPr>
      <w:r>
        <w:t>1977.20</w:t>
      </w:r>
      <w:r>
        <w:tab/>
        <w:t>334.1</w:t>
      </w:r>
      <w:r>
        <w:tab/>
        <w:t>6.1</w:t>
      </w:r>
      <w:r>
        <w:tab/>
        <w:t>1.3385</w:t>
      </w:r>
      <w:r>
        <w:tab/>
        <w:t>0.0061</w:t>
      </w:r>
    </w:p>
    <w:p w:rsidR="00594F68" w:rsidRDefault="00594F68" w:rsidP="00594F68">
      <w:pPr>
        <w:spacing w:line="240" w:lineRule="auto"/>
      </w:pPr>
      <w:r>
        <w:t>1977.28</w:t>
      </w:r>
      <w:r>
        <w:tab/>
        <w:t>330.5</w:t>
      </w:r>
      <w:r>
        <w:tab/>
        <w:t>4.4</w:t>
      </w:r>
      <w:r>
        <w:tab/>
        <w:t>1.3349</w:t>
      </w:r>
      <w:r>
        <w:tab/>
        <w:t>0.0044</w:t>
      </w:r>
    </w:p>
    <w:p w:rsidR="00594F68" w:rsidRDefault="00594F68" w:rsidP="00594F68">
      <w:pPr>
        <w:spacing w:line="240" w:lineRule="auto"/>
      </w:pPr>
      <w:r>
        <w:t>1977.37</w:t>
      </w:r>
      <w:r>
        <w:tab/>
        <w:t>331.7</w:t>
      </w:r>
      <w:r>
        <w:tab/>
        <w:t>8.0</w:t>
      </w:r>
      <w:r>
        <w:tab/>
        <w:t>1.3361</w:t>
      </w:r>
      <w:r>
        <w:tab/>
        <w:t>0.0080</w:t>
      </w:r>
    </w:p>
    <w:p w:rsidR="00594F68" w:rsidRDefault="00594F68" w:rsidP="00594F68">
      <w:pPr>
        <w:spacing w:line="240" w:lineRule="auto"/>
      </w:pPr>
      <w:r>
        <w:t>1977.45</w:t>
      </w:r>
      <w:r>
        <w:tab/>
        <w:t>334.6</w:t>
      </w:r>
      <w:r>
        <w:tab/>
        <w:t>8.8</w:t>
      </w:r>
      <w:r>
        <w:tab/>
        <w:t>1.3391</w:t>
      </w:r>
      <w:r>
        <w:tab/>
        <w:t>0.0088</w:t>
      </w:r>
    </w:p>
    <w:p w:rsidR="00594F68" w:rsidRDefault="00594F68" w:rsidP="00594F68">
      <w:pPr>
        <w:spacing w:line="240" w:lineRule="auto"/>
      </w:pPr>
      <w:r>
        <w:t>1977.53</w:t>
      </w:r>
      <w:r>
        <w:tab/>
        <w:t>339.9</w:t>
      </w:r>
      <w:r>
        <w:tab/>
        <w:t>11.1</w:t>
      </w:r>
      <w:r>
        <w:tab/>
        <w:t>1.3443</w:t>
      </w:r>
      <w:r>
        <w:tab/>
        <w:t>0.0111</w:t>
      </w:r>
    </w:p>
    <w:p w:rsidR="00594F68" w:rsidRDefault="00594F68" w:rsidP="00594F68">
      <w:pPr>
        <w:spacing w:line="240" w:lineRule="auto"/>
      </w:pPr>
      <w:r>
        <w:t>1977.62</w:t>
      </w:r>
      <w:r>
        <w:tab/>
        <w:t>333.4</w:t>
      </w:r>
      <w:r>
        <w:tab/>
        <w:t>4.3</w:t>
      </w:r>
      <w:r>
        <w:tab/>
        <w:t>1.3379</w:t>
      </w:r>
      <w:r>
        <w:tab/>
        <w:t>0.0043</w:t>
      </w:r>
    </w:p>
    <w:p w:rsidR="00594F68" w:rsidRDefault="00594F68" w:rsidP="00594F68">
      <w:pPr>
        <w:spacing w:line="240" w:lineRule="auto"/>
      </w:pPr>
      <w:r>
        <w:t>1977.70</w:t>
      </w:r>
      <w:r>
        <w:tab/>
        <w:t>332.7</w:t>
      </w:r>
      <w:r>
        <w:tab/>
        <w:t>9.2</w:t>
      </w:r>
      <w:r>
        <w:tab/>
        <w:t>1.3371</w:t>
      </w:r>
      <w:r>
        <w:tab/>
        <w:t>0.0092</w:t>
      </w:r>
    </w:p>
    <w:p w:rsidR="00594F68" w:rsidRDefault="00594F68" w:rsidP="00594F68">
      <w:pPr>
        <w:spacing w:line="240" w:lineRule="auto"/>
      </w:pPr>
      <w:r>
        <w:t>1977.79</w:t>
      </w:r>
      <w:r>
        <w:tab/>
        <w:t>328.5</w:t>
      </w:r>
      <w:r>
        <w:tab/>
        <w:t>7.2</w:t>
      </w:r>
      <w:r>
        <w:tab/>
        <w:t>1.3330</w:t>
      </w:r>
      <w:r>
        <w:tab/>
        <w:t>0.0072</w:t>
      </w:r>
    </w:p>
    <w:p w:rsidR="00594F68" w:rsidRDefault="00594F68" w:rsidP="00594F68">
      <w:pPr>
        <w:spacing w:line="240" w:lineRule="auto"/>
      </w:pPr>
      <w:r>
        <w:t>1977.87</w:t>
      </w:r>
      <w:r>
        <w:tab/>
        <w:t>323.3</w:t>
      </w:r>
      <w:r>
        <w:tab/>
        <w:t>7.6</w:t>
      </w:r>
      <w:r>
        <w:tab/>
        <w:t>1.3278</w:t>
      </w:r>
      <w:r>
        <w:tab/>
        <w:t>0.0076</w:t>
      </w:r>
    </w:p>
    <w:p w:rsidR="00594F68" w:rsidRDefault="00594F68" w:rsidP="00594F68">
      <w:pPr>
        <w:spacing w:line="240" w:lineRule="auto"/>
      </w:pPr>
      <w:r>
        <w:t>1977.95</w:t>
      </w:r>
      <w:r>
        <w:tab/>
        <w:t>312.0</w:t>
      </w:r>
      <w:r>
        <w:tab/>
        <w:t>2.5</w:t>
      </w:r>
      <w:r>
        <w:tab/>
        <w:t>1.3165</w:t>
      </w:r>
      <w:r>
        <w:tab/>
        <w:t>0.0025</w:t>
      </w:r>
    </w:p>
    <w:p w:rsidR="00594F68" w:rsidRDefault="00594F68" w:rsidP="00594F68">
      <w:pPr>
        <w:spacing w:line="240" w:lineRule="auto"/>
      </w:pPr>
      <w:r>
        <w:t>1978.04</w:t>
      </w:r>
      <w:r>
        <w:tab/>
        <w:t>315.5</w:t>
      </w:r>
      <w:r>
        <w:tab/>
        <w:t>8.1</w:t>
      </w:r>
      <w:r>
        <w:tab/>
        <w:t>1.3199</w:t>
      </w:r>
      <w:r>
        <w:tab/>
        <w:t>0.0081</w:t>
      </w:r>
    </w:p>
    <w:p w:rsidR="00594F68" w:rsidRDefault="00594F68" w:rsidP="00594F68">
      <w:pPr>
        <w:spacing w:line="240" w:lineRule="auto"/>
      </w:pPr>
      <w:r>
        <w:t>1978.12</w:t>
      </w:r>
      <w:r>
        <w:tab/>
        <w:t>321.6</w:t>
      </w:r>
      <w:r>
        <w:tab/>
        <w:t>5.9</w:t>
      </w:r>
      <w:r>
        <w:tab/>
        <w:t>1.3261</w:t>
      </w:r>
      <w:r>
        <w:tab/>
        <w:t>0.0059</w:t>
      </w:r>
    </w:p>
    <w:p w:rsidR="00594F68" w:rsidRDefault="00594F68" w:rsidP="00594F68">
      <w:pPr>
        <w:spacing w:line="240" w:lineRule="auto"/>
      </w:pPr>
      <w:r>
        <w:t>1978.20</w:t>
      </w:r>
      <w:r>
        <w:tab/>
        <w:t>320.9</w:t>
      </w:r>
      <w:r>
        <w:tab/>
        <w:t>4.9</w:t>
      </w:r>
      <w:r>
        <w:tab/>
        <w:t>1.3254</w:t>
      </w:r>
      <w:r>
        <w:tab/>
        <w:t>0.0050</w:t>
      </w:r>
    </w:p>
    <w:p w:rsidR="00594F68" w:rsidRDefault="00594F68" w:rsidP="00594F68">
      <w:pPr>
        <w:spacing w:line="240" w:lineRule="auto"/>
      </w:pPr>
      <w:r>
        <w:t>1978.28</w:t>
      </w:r>
      <w:r>
        <w:tab/>
        <w:t>322.5</w:t>
      </w:r>
      <w:r>
        <w:tab/>
        <w:t>2.9</w:t>
      </w:r>
      <w:r>
        <w:tab/>
        <w:t>1.3271</w:t>
      </w:r>
      <w:r>
        <w:tab/>
        <w:t>0.0029</w:t>
      </w:r>
    </w:p>
    <w:p w:rsidR="00594F68" w:rsidRDefault="00594F68" w:rsidP="00594F68">
      <w:pPr>
        <w:spacing w:line="240" w:lineRule="auto"/>
      </w:pPr>
      <w:r>
        <w:t>1978.37</w:t>
      </w:r>
      <w:r>
        <w:tab/>
        <w:t>322.1</w:t>
      </w:r>
      <w:r>
        <w:tab/>
        <w:t>4.8</w:t>
      </w:r>
      <w:r>
        <w:tab/>
        <w:t>1.3267</w:t>
      </w:r>
      <w:r>
        <w:tab/>
        <w:t>0.0048</w:t>
      </w:r>
    </w:p>
    <w:p w:rsidR="00594F68" w:rsidRDefault="00594F68" w:rsidP="00594F68">
      <w:pPr>
        <w:spacing w:line="240" w:lineRule="auto"/>
      </w:pPr>
      <w:r>
        <w:t>1978.45</w:t>
      </w:r>
      <w:r>
        <w:tab/>
        <w:t>332.5</w:t>
      </w:r>
      <w:r>
        <w:tab/>
        <w:t>4.8</w:t>
      </w:r>
      <w:r>
        <w:tab/>
        <w:t>1.3371</w:t>
      </w:r>
      <w:r>
        <w:tab/>
        <w:t>0.0048</w:t>
      </w:r>
    </w:p>
    <w:p w:rsidR="00594F68" w:rsidRDefault="00594F68" w:rsidP="00594F68">
      <w:pPr>
        <w:spacing w:line="240" w:lineRule="auto"/>
      </w:pPr>
      <w:r>
        <w:t>1978.53</w:t>
      </w:r>
      <w:r>
        <w:tab/>
        <w:t>326.1</w:t>
      </w:r>
      <w:r>
        <w:tab/>
        <w:t>10.2</w:t>
      </w:r>
      <w:r>
        <w:tab/>
        <w:t>1.3307</w:t>
      </w:r>
      <w:r>
        <w:tab/>
        <w:t>0.0102</w:t>
      </w:r>
    </w:p>
    <w:p w:rsidR="00594F68" w:rsidRDefault="00594F68" w:rsidP="00594F68">
      <w:pPr>
        <w:spacing w:line="240" w:lineRule="auto"/>
      </w:pPr>
      <w:r>
        <w:t>1978.62</w:t>
      </w:r>
      <w:r>
        <w:tab/>
        <w:t>322.7</w:t>
      </w:r>
      <w:r>
        <w:tab/>
        <w:t>17.9</w:t>
      </w:r>
      <w:r>
        <w:tab/>
        <w:t>1.3273</w:t>
      </w:r>
      <w:r>
        <w:tab/>
        <w:t>0.0179</w:t>
      </w:r>
    </w:p>
    <w:p w:rsidR="00594F68" w:rsidRDefault="00594F68" w:rsidP="00594F68">
      <w:pPr>
        <w:spacing w:line="240" w:lineRule="auto"/>
      </w:pPr>
      <w:r>
        <w:t>1978.70</w:t>
      </w:r>
      <w:r>
        <w:tab/>
        <w:t>316.7</w:t>
      </w:r>
      <w:r>
        <w:tab/>
        <w:t>14.0</w:t>
      </w:r>
      <w:r>
        <w:tab/>
        <w:t>1.3212</w:t>
      </w:r>
      <w:r>
        <w:tab/>
        <w:t>0.0140</w:t>
      </w:r>
    </w:p>
    <w:p w:rsidR="00594F68" w:rsidRDefault="00594F68" w:rsidP="00594F68">
      <w:pPr>
        <w:spacing w:line="240" w:lineRule="auto"/>
      </w:pPr>
      <w:r>
        <w:t>1978.79</w:t>
      </w:r>
      <w:r>
        <w:tab/>
        <w:t>314.0</w:t>
      </w:r>
      <w:r>
        <w:tab/>
        <w:t>12.8</w:t>
      </w:r>
      <w:r>
        <w:tab/>
        <w:t>1.3186</w:t>
      </w:r>
      <w:r>
        <w:tab/>
        <w:t>0.0128</w:t>
      </w:r>
    </w:p>
    <w:p w:rsidR="00594F68" w:rsidRDefault="00594F68" w:rsidP="00594F68">
      <w:pPr>
        <w:spacing w:line="240" w:lineRule="auto"/>
      </w:pPr>
      <w:r>
        <w:t>1978.87</w:t>
      </w:r>
      <w:r>
        <w:tab/>
        <w:t>316.7</w:t>
      </w:r>
      <w:r>
        <w:tab/>
        <w:t>9.2</w:t>
      </w:r>
      <w:r>
        <w:tab/>
        <w:t>1.3213</w:t>
      </w:r>
      <w:r>
        <w:tab/>
        <w:t>0.0093</w:t>
      </w:r>
    </w:p>
    <w:p w:rsidR="00594F68" w:rsidRDefault="00594F68" w:rsidP="00594F68">
      <w:pPr>
        <w:spacing w:line="240" w:lineRule="auto"/>
      </w:pPr>
      <w:r>
        <w:t>1978.95</w:t>
      </w:r>
      <w:r>
        <w:tab/>
        <w:t>313.9</w:t>
      </w:r>
      <w:r>
        <w:tab/>
        <w:t>4.8</w:t>
      </w:r>
      <w:r>
        <w:tab/>
        <w:t>1.3185</w:t>
      </w:r>
      <w:r>
        <w:tab/>
        <w:t>0.0048</w:t>
      </w:r>
    </w:p>
    <w:p w:rsidR="00594F68" w:rsidRDefault="00594F68" w:rsidP="00594F68">
      <w:pPr>
        <w:spacing w:line="240" w:lineRule="auto"/>
      </w:pPr>
      <w:r>
        <w:t>1979.04</w:t>
      </w:r>
      <w:r>
        <w:tab/>
        <w:t>304.4</w:t>
      </w:r>
      <w:r>
        <w:tab/>
        <w:t>2.6</w:t>
      </w:r>
      <w:r>
        <w:tab/>
        <w:t>1.3090</w:t>
      </w:r>
      <w:r>
        <w:tab/>
        <w:t>0.0026</w:t>
      </w:r>
    </w:p>
    <w:p w:rsidR="00594F68" w:rsidRDefault="00594F68" w:rsidP="00594F68">
      <w:pPr>
        <w:spacing w:line="240" w:lineRule="auto"/>
      </w:pPr>
      <w:r>
        <w:t>1979.12</w:t>
      </w:r>
      <w:r>
        <w:tab/>
        <w:t>299.0</w:t>
      </w:r>
      <w:r>
        <w:tab/>
        <w:t>6.0</w:t>
      </w:r>
      <w:r>
        <w:tab/>
        <w:t>1.3036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79.20</w:t>
      </w:r>
      <w:r>
        <w:tab/>
        <w:t>294.8</w:t>
      </w:r>
      <w:r>
        <w:tab/>
        <w:t>7.4</w:t>
      </w:r>
      <w:r>
        <w:tab/>
        <w:t>1.2994</w:t>
      </w:r>
      <w:r>
        <w:tab/>
        <w:t>0.0074</w:t>
      </w:r>
    </w:p>
    <w:p w:rsidR="00594F68" w:rsidRDefault="00594F68" w:rsidP="00594F68">
      <w:pPr>
        <w:spacing w:line="240" w:lineRule="auto"/>
      </w:pPr>
      <w:r>
        <w:t>1979.28</w:t>
      </w:r>
      <w:r>
        <w:tab/>
        <w:t>294.6</w:t>
      </w:r>
      <w:r>
        <w:tab/>
        <w:t>8.8</w:t>
      </w:r>
      <w:r>
        <w:tab/>
        <w:t>1.2992</w:t>
      </w:r>
      <w:r>
        <w:tab/>
        <w:t>0.0089</w:t>
      </w:r>
    </w:p>
    <w:p w:rsidR="00594F68" w:rsidRDefault="00594F68" w:rsidP="00594F68">
      <w:pPr>
        <w:spacing w:line="240" w:lineRule="auto"/>
      </w:pPr>
      <w:r>
        <w:t>1979.37</w:t>
      </w:r>
      <w:r>
        <w:tab/>
        <w:t>292.9</w:t>
      </w:r>
      <w:r>
        <w:tab/>
        <w:t>11.7</w:t>
      </w:r>
      <w:r>
        <w:tab/>
        <w:t>1.2975</w:t>
      </w:r>
      <w:r>
        <w:tab/>
        <w:t>0.0117</w:t>
      </w:r>
    </w:p>
    <w:p w:rsidR="00594F68" w:rsidRDefault="00594F68" w:rsidP="00594F68">
      <w:pPr>
        <w:spacing w:line="240" w:lineRule="auto"/>
      </w:pPr>
      <w:r>
        <w:t>1979.45</w:t>
      </w:r>
      <w:r>
        <w:tab/>
        <w:t>289.9</w:t>
      </w:r>
      <w:r>
        <w:tab/>
        <w:t>8.6</w:t>
      </w:r>
      <w:r>
        <w:tab/>
        <w:t>1.2945</w:t>
      </w:r>
      <w:r>
        <w:tab/>
        <w:t>0.0087</w:t>
      </w:r>
    </w:p>
    <w:p w:rsidR="00594F68" w:rsidRDefault="00594F68" w:rsidP="00594F68">
      <w:pPr>
        <w:spacing w:line="240" w:lineRule="auto"/>
      </w:pPr>
      <w:r>
        <w:t>1979.53</w:t>
      </w:r>
      <w:r>
        <w:tab/>
        <w:t>287.0</w:t>
      </w:r>
      <w:r>
        <w:tab/>
        <w:t>10.6</w:t>
      </w:r>
      <w:r>
        <w:tab/>
        <w:t>1.2916</w:t>
      </w:r>
      <w:r>
        <w:tab/>
        <w:t>0.0106</w:t>
      </w:r>
    </w:p>
    <w:p w:rsidR="00594F68" w:rsidRDefault="00594F68" w:rsidP="00594F68">
      <w:pPr>
        <w:spacing w:line="240" w:lineRule="auto"/>
      </w:pPr>
      <w:r>
        <w:t>1979.62</w:t>
      </w:r>
      <w:r>
        <w:tab/>
        <w:t>299.1</w:t>
      </w:r>
      <w:r>
        <w:tab/>
        <w:t>4.4</w:t>
      </w:r>
      <w:r>
        <w:tab/>
        <w:t>1.3038</w:t>
      </w:r>
      <w:r>
        <w:tab/>
        <w:t>0.0044</w:t>
      </w:r>
    </w:p>
    <w:p w:rsidR="00594F68" w:rsidRDefault="00594F68" w:rsidP="00594F68">
      <w:pPr>
        <w:spacing w:line="240" w:lineRule="auto"/>
      </w:pPr>
      <w:r>
        <w:t>1979.70</w:t>
      </w:r>
      <w:r>
        <w:tab/>
        <w:t>289.3</w:t>
      </w:r>
      <w:r>
        <w:tab/>
        <w:t>9.7</w:t>
      </w:r>
      <w:r>
        <w:tab/>
        <w:t>1.2939</w:t>
      </w:r>
      <w:r>
        <w:tab/>
        <w:t>0.0097</w:t>
      </w:r>
    </w:p>
    <w:p w:rsidR="00594F68" w:rsidRDefault="00594F68" w:rsidP="00594F68">
      <w:pPr>
        <w:spacing w:line="240" w:lineRule="auto"/>
      </w:pPr>
      <w:r>
        <w:lastRenderedPageBreak/>
        <w:t>1979.79</w:t>
      </w:r>
      <w:r>
        <w:tab/>
        <w:t>288.0</w:t>
      </w:r>
      <w:r>
        <w:tab/>
        <w:t>7.3</w:t>
      </w:r>
      <w:r>
        <w:tab/>
        <w:t>1.2927</w:t>
      </w:r>
      <w:r>
        <w:tab/>
        <w:t>0.0073</w:t>
      </w:r>
    </w:p>
    <w:p w:rsidR="00594F68" w:rsidRDefault="00594F68" w:rsidP="00594F68">
      <w:pPr>
        <w:spacing w:line="240" w:lineRule="auto"/>
      </w:pPr>
      <w:r>
        <w:t>1979.87</w:t>
      </w:r>
      <w:r>
        <w:tab/>
        <w:t>285.8</w:t>
      </w:r>
      <w:r>
        <w:tab/>
        <w:t>8.2</w:t>
      </w:r>
      <w:r>
        <w:tab/>
        <w:t>1.2905</w:t>
      </w:r>
      <w:r>
        <w:tab/>
        <w:t>0.0082</w:t>
      </w:r>
    </w:p>
    <w:p w:rsidR="00594F68" w:rsidRDefault="00594F68" w:rsidP="00594F68">
      <w:pPr>
        <w:spacing w:line="240" w:lineRule="auto"/>
      </w:pPr>
      <w:r>
        <w:t>1979.95</w:t>
      </w:r>
      <w:r>
        <w:tab/>
        <w:t>271.5</w:t>
      </w:r>
      <w:r>
        <w:tab/>
        <w:t>10.3</w:t>
      </w:r>
      <w:r>
        <w:tab/>
        <w:t>1.2761</w:t>
      </w:r>
      <w:r>
        <w:tab/>
        <w:t>0.0103</w:t>
      </w:r>
    </w:p>
    <w:p w:rsidR="00594F68" w:rsidRDefault="00594F68" w:rsidP="00594F68">
      <w:pPr>
        <w:spacing w:line="240" w:lineRule="auto"/>
      </w:pPr>
      <w:r>
        <w:t>1980.04</w:t>
      </w:r>
      <w:r>
        <w:tab/>
        <w:t>270.5</w:t>
      </w:r>
      <w:r>
        <w:tab/>
        <w:t>5.6</w:t>
      </w:r>
      <w:r>
        <w:tab/>
        <w:t>1.2751</w:t>
      </w:r>
      <w:r>
        <w:tab/>
        <w:t>0.0056</w:t>
      </w:r>
    </w:p>
    <w:p w:rsidR="00594F68" w:rsidRDefault="00594F68" w:rsidP="00594F68">
      <w:pPr>
        <w:spacing w:line="240" w:lineRule="auto"/>
      </w:pPr>
      <w:r>
        <w:t>1980.12</w:t>
      </w:r>
      <w:r>
        <w:tab/>
        <w:t>266.3</w:t>
      </w:r>
      <w:r>
        <w:tab/>
        <w:t>9.6</w:t>
      </w:r>
      <w:r>
        <w:tab/>
        <w:t>1.2710</w:t>
      </w:r>
      <w:r>
        <w:tab/>
        <w:t>0.0097</w:t>
      </w:r>
    </w:p>
    <w:p w:rsidR="00594F68" w:rsidRDefault="00594F68" w:rsidP="00594F68">
      <w:pPr>
        <w:spacing w:line="240" w:lineRule="auto"/>
      </w:pPr>
      <w:r>
        <w:t>1980.20</w:t>
      </w:r>
      <w:r>
        <w:tab/>
        <w:t>257.9</w:t>
      </w:r>
      <w:r>
        <w:tab/>
        <w:t>12.3</w:t>
      </w:r>
      <w:r>
        <w:tab/>
        <w:t>1.2625</w:t>
      </w:r>
      <w:r>
        <w:tab/>
        <w:t>0.0124</w:t>
      </w:r>
    </w:p>
    <w:p w:rsidR="00594F68" w:rsidRDefault="00594F68" w:rsidP="00594F68">
      <w:pPr>
        <w:spacing w:line="240" w:lineRule="auto"/>
      </w:pPr>
      <w:r>
        <w:t>1980.28</w:t>
      </w:r>
      <w:r>
        <w:tab/>
        <w:t>264.7</w:t>
      </w:r>
      <w:r>
        <w:tab/>
        <w:t>9.8</w:t>
      </w:r>
      <w:r>
        <w:tab/>
        <w:t>1.2694</w:t>
      </w:r>
      <w:r>
        <w:tab/>
        <w:t>0.0098</w:t>
      </w:r>
    </w:p>
    <w:p w:rsidR="00594F68" w:rsidRDefault="00594F68" w:rsidP="00594F68">
      <w:pPr>
        <w:spacing w:line="240" w:lineRule="auto"/>
      </w:pPr>
      <w:r>
        <w:t>1980.37</w:t>
      </w:r>
      <w:r>
        <w:tab/>
        <w:t>263.8</w:t>
      </w:r>
      <w:r>
        <w:tab/>
        <w:t>9.2</w:t>
      </w:r>
      <w:r>
        <w:tab/>
        <w:t>1.2685</w:t>
      </w:r>
      <w:r>
        <w:tab/>
        <w:t>0.0092</w:t>
      </w:r>
    </w:p>
    <w:p w:rsidR="00594F68" w:rsidRDefault="00594F68" w:rsidP="00594F68">
      <w:pPr>
        <w:spacing w:line="240" w:lineRule="auto"/>
      </w:pPr>
      <w:r>
        <w:t>1980.45</w:t>
      </w:r>
      <w:r>
        <w:tab/>
        <w:t>270.0</w:t>
      </w:r>
      <w:r>
        <w:tab/>
        <w:t>6.6</w:t>
      </w:r>
      <w:r>
        <w:tab/>
        <w:t>1.2747</w:t>
      </w:r>
      <w:r>
        <w:tab/>
        <w:t>0.0067</w:t>
      </w:r>
    </w:p>
    <w:p w:rsidR="00594F68" w:rsidRDefault="00594F68" w:rsidP="00594F68">
      <w:pPr>
        <w:spacing w:line="240" w:lineRule="auto"/>
      </w:pPr>
      <w:r>
        <w:t>1980.53</w:t>
      </w:r>
      <w:r>
        <w:tab/>
        <w:t>276.4</w:t>
      </w:r>
      <w:r>
        <w:tab/>
        <w:t>5.1</w:t>
      </w:r>
      <w:r>
        <w:tab/>
        <w:t>1.2811</w:t>
      </w:r>
      <w:r>
        <w:tab/>
        <w:t>0.0051</w:t>
      </w:r>
    </w:p>
    <w:p w:rsidR="00594F68" w:rsidRDefault="00594F68" w:rsidP="00594F68">
      <w:pPr>
        <w:spacing w:line="240" w:lineRule="auto"/>
      </w:pPr>
      <w:r>
        <w:t>1980.62</w:t>
      </w:r>
      <w:r>
        <w:tab/>
        <w:t>268.1</w:t>
      </w:r>
      <w:r>
        <w:tab/>
        <w:t>4.5</w:t>
      </w:r>
      <w:r>
        <w:tab/>
        <w:t>1.2728</w:t>
      </w:r>
      <w:r>
        <w:tab/>
        <w:t>0.0046</w:t>
      </w:r>
    </w:p>
    <w:p w:rsidR="00594F68" w:rsidRDefault="00594F68" w:rsidP="00594F68">
      <w:pPr>
        <w:spacing w:line="240" w:lineRule="auto"/>
      </w:pPr>
      <w:r>
        <w:t>1980.70</w:t>
      </w:r>
      <w:r>
        <w:tab/>
        <w:t>268.9</w:t>
      </w:r>
      <w:r>
        <w:tab/>
        <w:t>12.5</w:t>
      </w:r>
      <w:r>
        <w:tab/>
        <w:t>1.2736</w:t>
      </w:r>
      <w:r>
        <w:tab/>
        <w:t>0.0125</w:t>
      </w:r>
    </w:p>
    <w:p w:rsidR="00594F68" w:rsidRDefault="00594F68" w:rsidP="00594F68">
      <w:pPr>
        <w:spacing w:line="240" w:lineRule="auto"/>
      </w:pPr>
      <w:r>
        <w:t>1980.79</w:t>
      </w:r>
      <w:r>
        <w:tab/>
        <w:t>265.0</w:t>
      </w:r>
      <w:r>
        <w:tab/>
        <w:t>10.3</w:t>
      </w:r>
      <w:r>
        <w:tab/>
        <w:t>1.2697</w:t>
      </w:r>
      <w:r>
        <w:tab/>
        <w:t>0.0103</w:t>
      </w:r>
    </w:p>
    <w:p w:rsidR="00594F68" w:rsidRDefault="00594F68" w:rsidP="00594F68">
      <w:pPr>
        <w:spacing w:line="240" w:lineRule="auto"/>
      </w:pPr>
      <w:r>
        <w:t>1980.87</w:t>
      </w:r>
      <w:r>
        <w:tab/>
        <w:t>257.6</w:t>
      </w:r>
      <w:r>
        <w:tab/>
        <w:t>5.5</w:t>
      </w:r>
      <w:r>
        <w:tab/>
        <w:t>1.2624</w:t>
      </w:r>
      <w:r>
        <w:tab/>
        <w:t>0.0055</w:t>
      </w:r>
    </w:p>
    <w:p w:rsidR="00594F68" w:rsidRDefault="00594F68" w:rsidP="00594F68">
      <w:pPr>
        <w:spacing w:line="240" w:lineRule="auto"/>
      </w:pPr>
      <w:r>
        <w:t>1980.95</w:t>
      </w:r>
      <w:r>
        <w:tab/>
        <w:t>253.2</w:t>
      </w:r>
      <w:r>
        <w:tab/>
        <w:t>7.6</w:t>
      </w:r>
      <w:r>
        <w:tab/>
        <w:t>1.2579</w:t>
      </w:r>
      <w:r>
        <w:tab/>
        <w:t>0.0076</w:t>
      </w:r>
    </w:p>
    <w:p w:rsidR="00594F68" w:rsidRDefault="00594F68" w:rsidP="00594F68">
      <w:pPr>
        <w:spacing w:line="240" w:lineRule="auto"/>
      </w:pPr>
      <w:r>
        <w:t>1981.04</w:t>
      </w:r>
      <w:r>
        <w:tab/>
        <w:t>250.7</w:t>
      </w:r>
      <w:r>
        <w:tab/>
        <w:t>8.1</w:t>
      </w:r>
      <w:r>
        <w:tab/>
        <w:t>1.2554</w:t>
      </w:r>
      <w:r>
        <w:tab/>
        <w:t>0.0081</w:t>
      </w:r>
    </w:p>
    <w:p w:rsidR="00594F68" w:rsidRDefault="00594F68" w:rsidP="00594F68">
      <w:pPr>
        <w:spacing w:line="240" w:lineRule="auto"/>
      </w:pPr>
      <w:r>
        <w:t>1981.12</w:t>
      </w:r>
      <w:r>
        <w:tab/>
        <w:t>261.5</w:t>
      </w:r>
      <w:r>
        <w:tab/>
        <w:t>8.2</w:t>
      </w:r>
      <w:r>
        <w:tab/>
        <w:t>1.2663</w:t>
      </w:r>
      <w:r>
        <w:tab/>
        <w:t>0.0082</w:t>
      </w:r>
    </w:p>
    <w:p w:rsidR="00594F68" w:rsidRDefault="00594F68" w:rsidP="00594F68">
      <w:pPr>
        <w:spacing w:line="240" w:lineRule="auto"/>
      </w:pPr>
      <w:r>
        <w:t>1981.20</w:t>
      </w:r>
      <w:r>
        <w:tab/>
        <w:t>248.4</w:t>
      </w:r>
      <w:r>
        <w:tab/>
        <w:t>5.1</w:t>
      </w:r>
      <w:r>
        <w:tab/>
        <w:t>1.2532</w:t>
      </w:r>
      <w:r>
        <w:tab/>
        <w:t>0.0052</w:t>
      </w:r>
    </w:p>
    <w:p w:rsidR="00594F68" w:rsidRDefault="00594F68" w:rsidP="00594F68">
      <w:pPr>
        <w:spacing w:line="240" w:lineRule="auto"/>
      </w:pPr>
      <w:r>
        <w:t>1981.28</w:t>
      </w:r>
      <w:r>
        <w:tab/>
        <w:t>248.0</w:t>
      </w:r>
      <w:r>
        <w:tab/>
        <w:t>4.9</w:t>
      </w:r>
      <w:r>
        <w:tab/>
        <w:t>1.2528</w:t>
      </w:r>
      <w:r>
        <w:tab/>
        <w:t>0.0049</w:t>
      </w:r>
    </w:p>
    <w:p w:rsidR="00594F68" w:rsidRDefault="00594F68" w:rsidP="00594F68">
      <w:pPr>
        <w:spacing w:line="240" w:lineRule="auto"/>
      </w:pPr>
      <w:r>
        <w:t>1981.37</w:t>
      </w:r>
      <w:r>
        <w:tab/>
        <w:t>253.1</w:t>
      </w:r>
      <w:r>
        <w:tab/>
        <w:t>7.7</w:t>
      </w:r>
      <w:r>
        <w:tab/>
        <w:t>1.2579</w:t>
      </w:r>
      <w:r>
        <w:tab/>
        <w:t>0.0077</w:t>
      </w:r>
    </w:p>
    <w:p w:rsidR="00594F68" w:rsidRDefault="00594F68" w:rsidP="00594F68">
      <w:pPr>
        <w:spacing w:line="240" w:lineRule="auto"/>
      </w:pPr>
      <w:r>
        <w:t>1981.45</w:t>
      </w:r>
      <w:r>
        <w:tab/>
        <w:t>262.9</w:t>
      </w:r>
      <w:r>
        <w:tab/>
        <w:t>7.4</w:t>
      </w:r>
      <w:r>
        <w:tab/>
        <w:t>1.2677</w:t>
      </w:r>
      <w:r>
        <w:tab/>
        <w:t>0.0074</w:t>
      </w:r>
    </w:p>
    <w:p w:rsidR="00594F68" w:rsidRDefault="00594F68" w:rsidP="00594F68">
      <w:pPr>
        <w:spacing w:line="240" w:lineRule="auto"/>
      </w:pPr>
      <w:r>
        <w:t>1981.53</w:t>
      </w:r>
      <w:r>
        <w:tab/>
        <w:t>259.0</w:t>
      </w:r>
      <w:r>
        <w:tab/>
        <w:t>10.7</w:t>
      </w:r>
      <w:r>
        <w:tab/>
        <w:t>1.2638</w:t>
      </w:r>
      <w:r>
        <w:tab/>
        <w:t>0.0107</w:t>
      </w:r>
    </w:p>
    <w:p w:rsidR="00594F68" w:rsidRDefault="00594F68" w:rsidP="00594F68">
      <w:pPr>
        <w:spacing w:line="240" w:lineRule="auto"/>
      </w:pPr>
      <w:r>
        <w:t>1981.62</w:t>
      </w:r>
      <w:r>
        <w:tab/>
        <w:t>254.9</w:t>
      </w:r>
      <w:r>
        <w:tab/>
        <w:t>8.2</w:t>
      </w:r>
      <w:r>
        <w:tab/>
        <w:t>1.2598</w:t>
      </w:r>
      <w:r>
        <w:tab/>
        <w:t>0.0082</w:t>
      </w:r>
    </w:p>
    <w:p w:rsidR="00594F68" w:rsidRDefault="00594F68" w:rsidP="00594F68">
      <w:pPr>
        <w:spacing w:line="240" w:lineRule="auto"/>
      </w:pPr>
      <w:r>
        <w:t>1981.70</w:t>
      </w:r>
      <w:r>
        <w:tab/>
        <w:t>254.1</w:t>
      </w:r>
      <w:r>
        <w:tab/>
        <w:t>6.6</w:t>
      </w:r>
      <w:r>
        <w:tab/>
        <w:t>1.2589</w:t>
      </w:r>
      <w:r>
        <w:tab/>
        <w:t>0.0067</w:t>
      </w:r>
    </w:p>
    <w:p w:rsidR="00594F68" w:rsidRDefault="00594F68" w:rsidP="00594F68">
      <w:pPr>
        <w:spacing w:line="240" w:lineRule="auto"/>
      </w:pPr>
      <w:r>
        <w:t>1981.79</w:t>
      </w:r>
      <w:r>
        <w:tab/>
        <w:t>264.0</w:t>
      </w:r>
      <w:r>
        <w:tab/>
        <w:t>4.0</w:t>
      </w:r>
      <w:r>
        <w:tab/>
        <w:t>1.2689</w:t>
      </w:r>
      <w:r>
        <w:tab/>
        <w:t>0.0040</w:t>
      </w:r>
    </w:p>
    <w:p w:rsidR="00594F68" w:rsidRDefault="00594F68" w:rsidP="00594F68">
      <w:pPr>
        <w:spacing w:line="240" w:lineRule="auto"/>
      </w:pPr>
      <w:r>
        <w:t>1981.87</w:t>
      </w:r>
      <w:r>
        <w:tab/>
        <w:t>244.0</w:t>
      </w:r>
      <w:r>
        <w:tab/>
        <w:t>4.0</w:t>
      </w:r>
      <w:r>
        <w:tab/>
        <w:t>1.2488</w:t>
      </w:r>
      <w:r>
        <w:tab/>
        <w:t>0.0040</w:t>
      </w:r>
    </w:p>
    <w:p w:rsidR="00594F68" w:rsidRDefault="00594F68" w:rsidP="00594F68">
      <w:pPr>
        <w:spacing w:line="240" w:lineRule="auto"/>
      </w:pPr>
      <w:r>
        <w:t>1981.95</w:t>
      </w:r>
      <w:r>
        <w:tab/>
        <w:t>254.7</w:t>
      </w:r>
      <w:r>
        <w:tab/>
        <w:t>12.7</w:t>
      </w:r>
      <w:r>
        <w:tab/>
        <w:t>1.2596</w:t>
      </w:r>
      <w:r>
        <w:tab/>
        <w:t>0.0128</w:t>
      </w:r>
    </w:p>
    <w:p w:rsidR="00594F68" w:rsidRDefault="00594F68" w:rsidP="00594F68">
      <w:pPr>
        <w:spacing w:line="240" w:lineRule="auto"/>
      </w:pPr>
      <w:r>
        <w:t>1982.04</w:t>
      </w:r>
      <w:r>
        <w:tab/>
        <w:t>246.6</w:t>
      </w:r>
      <w:r>
        <w:tab/>
        <w:t>1.8</w:t>
      </w:r>
      <w:r>
        <w:tab/>
        <w:t>1.2514</w:t>
      </w:r>
      <w:r>
        <w:tab/>
        <w:t>0.0018</w:t>
      </w:r>
    </w:p>
    <w:p w:rsidR="00594F68" w:rsidRDefault="00594F68" w:rsidP="00594F68">
      <w:pPr>
        <w:spacing w:line="240" w:lineRule="auto"/>
      </w:pPr>
      <w:r>
        <w:t>1982.12</w:t>
      </w:r>
      <w:r>
        <w:tab/>
        <w:t>242.4</w:t>
      </w:r>
      <w:r>
        <w:tab/>
        <w:t>2.6</w:t>
      </w:r>
      <w:r>
        <w:tab/>
        <w:t>1.2473</w:t>
      </w:r>
      <w:r>
        <w:tab/>
        <w:t>0.0026</w:t>
      </w:r>
    </w:p>
    <w:p w:rsidR="00594F68" w:rsidRDefault="00594F68" w:rsidP="00594F68">
      <w:pPr>
        <w:spacing w:line="240" w:lineRule="auto"/>
      </w:pPr>
      <w:r>
        <w:t>1982.20</w:t>
      </w:r>
      <w:r>
        <w:tab/>
        <w:t>238.3</w:t>
      </w:r>
      <w:r>
        <w:tab/>
        <w:t>6.0</w:t>
      </w:r>
      <w:r>
        <w:tab/>
        <w:t>1.2432</w:t>
      </w:r>
      <w:r>
        <w:tab/>
        <w:t>0.0061</w:t>
      </w:r>
    </w:p>
    <w:p w:rsidR="00594F68" w:rsidRDefault="00594F68" w:rsidP="00594F68">
      <w:pPr>
        <w:spacing w:line="240" w:lineRule="auto"/>
      </w:pPr>
      <w:r>
        <w:t>1982.28</w:t>
      </w:r>
      <w:r>
        <w:tab/>
        <w:t>238.4</w:t>
      </w:r>
      <w:r>
        <w:tab/>
        <w:t>8.0</w:t>
      </w:r>
      <w:r>
        <w:tab/>
        <w:t>1.2432</w:t>
      </w:r>
      <w:r>
        <w:tab/>
        <w:t>0.0080</w:t>
      </w:r>
    </w:p>
    <w:p w:rsidR="00594F68" w:rsidRDefault="00594F68" w:rsidP="00594F68">
      <w:pPr>
        <w:spacing w:line="240" w:lineRule="auto"/>
      </w:pPr>
      <w:r>
        <w:t>1982.37</w:t>
      </w:r>
      <w:r>
        <w:tab/>
        <w:t>242.6</w:t>
      </w:r>
      <w:r>
        <w:tab/>
        <w:t>6.5</w:t>
      </w:r>
      <w:r>
        <w:tab/>
        <w:t>1.2475</w:t>
      </w:r>
      <w:r>
        <w:tab/>
        <w:t>0.0065</w:t>
      </w:r>
    </w:p>
    <w:p w:rsidR="00594F68" w:rsidRDefault="00594F68" w:rsidP="00594F68">
      <w:pPr>
        <w:spacing w:line="240" w:lineRule="auto"/>
      </w:pPr>
      <w:r>
        <w:t>1982.45</w:t>
      </w:r>
      <w:r>
        <w:tab/>
        <w:t>239.3</w:t>
      </w:r>
      <w:r>
        <w:tab/>
        <w:t>6.5</w:t>
      </w:r>
      <w:r>
        <w:tab/>
        <w:t>1.2441</w:t>
      </w:r>
      <w:r>
        <w:tab/>
        <w:t>0.0065</w:t>
      </w:r>
    </w:p>
    <w:p w:rsidR="00594F68" w:rsidRDefault="00594F68" w:rsidP="00594F68">
      <w:pPr>
        <w:spacing w:line="240" w:lineRule="auto"/>
      </w:pPr>
      <w:r>
        <w:lastRenderedPageBreak/>
        <w:t>1982.53</w:t>
      </w:r>
      <w:r>
        <w:tab/>
        <w:t>236.2</w:t>
      </w:r>
      <w:r>
        <w:tab/>
        <w:t>9.2</w:t>
      </w:r>
      <w:r>
        <w:tab/>
        <w:t>1.2411</w:t>
      </w:r>
      <w:r>
        <w:tab/>
        <w:t>0.0092</w:t>
      </w:r>
    </w:p>
    <w:p w:rsidR="00594F68" w:rsidRDefault="00594F68" w:rsidP="00594F68">
      <w:pPr>
        <w:spacing w:line="240" w:lineRule="auto"/>
      </w:pPr>
      <w:r>
        <w:t>1982.62</w:t>
      </w:r>
      <w:r>
        <w:tab/>
        <w:t>240.6</w:t>
      </w:r>
      <w:r>
        <w:tab/>
        <w:t>4.7</w:t>
      </w:r>
      <w:r>
        <w:tab/>
        <w:t>1.2455</w:t>
      </w:r>
      <w:r>
        <w:tab/>
        <w:t>0.0047</w:t>
      </w:r>
    </w:p>
    <w:p w:rsidR="00594F68" w:rsidRDefault="00594F68" w:rsidP="00594F68">
      <w:pPr>
        <w:spacing w:line="240" w:lineRule="auto"/>
      </w:pPr>
      <w:r>
        <w:t>1982.70</w:t>
      </w:r>
      <w:r>
        <w:tab/>
        <w:t>238.3</w:t>
      </w:r>
      <w:r>
        <w:tab/>
        <w:t>2.6</w:t>
      </w:r>
      <w:r>
        <w:tab/>
        <w:t>1.2433</w:t>
      </w:r>
      <w:r>
        <w:tab/>
        <w:t>0.0026</w:t>
      </w:r>
    </w:p>
    <w:p w:rsidR="00594F68" w:rsidRDefault="00594F68" w:rsidP="00594F68">
      <w:pPr>
        <w:spacing w:line="240" w:lineRule="auto"/>
      </w:pPr>
      <w:r>
        <w:t>1982.79</w:t>
      </w:r>
      <w:r>
        <w:tab/>
        <w:t>238.3</w:t>
      </w:r>
      <w:r>
        <w:tab/>
        <w:t>6.3</w:t>
      </w:r>
      <w:r>
        <w:tab/>
        <w:t>1.2432</w:t>
      </w:r>
      <w:r>
        <w:tab/>
        <w:t>0.0063</w:t>
      </w:r>
    </w:p>
    <w:p w:rsidR="00594F68" w:rsidRDefault="00594F68" w:rsidP="00594F68">
      <w:pPr>
        <w:spacing w:line="240" w:lineRule="auto"/>
      </w:pPr>
      <w:r>
        <w:t>1982.87</w:t>
      </w:r>
      <w:r>
        <w:tab/>
        <w:t>232.2</w:t>
      </w:r>
      <w:r>
        <w:tab/>
        <w:t>7.8</w:t>
      </w:r>
      <w:r>
        <w:tab/>
        <w:t>1.2371</w:t>
      </w:r>
      <w:r>
        <w:tab/>
        <w:t>0.0079</w:t>
      </w:r>
    </w:p>
    <w:p w:rsidR="00594F68" w:rsidRDefault="00594F68" w:rsidP="00594F68">
      <w:pPr>
        <w:spacing w:line="240" w:lineRule="auto"/>
      </w:pPr>
      <w:r>
        <w:t>1982.95</w:t>
      </w:r>
      <w:r>
        <w:tab/>
        <w:t>231.5</w:t>
      </w:r>
      <w:r>
        <w:tab/>
        <w:t>5.0</w:t>
      </w:r>
      <w:r>
        <w:tab/>
        <w:t>1.2365</w:t>
      </w:r>
      <w:r>
        <w:tab/>
        <w:t>0.0050</w:t>
      </w:r>
    </w:p>
    <w:p w:rsidR="00594F68" w:rsidRDefault="00594F68" w:rsidP="00594F68">
      <w:pPr>
        <w:spacing w:line="240" w:lineRule="auto"/>
      </w:pPr>
      <w:r>
        <w:t>1983.04</w:t>
      </w:r>
      <w:r>
        <w:tab/>
        <w:t>226.4</w:t>
      </w:r>
      <w:r>
        <w:tab/>
        <w:t>9.6</w:t>
      </w:r>
      <w:r>
        <w:tab/>
        <w:t>1.2313</w:t>
      </w:r>
      <w:r>
        <w:tab/>
        <w:t>0.0097</w:t>
      </w:r>
    </w:p>
    <w:p w:rsidR="00594F68" w:rsidRDefault="00594F68" w:rsidP="00594F68">
      <w:pPr>
        <w:spacing w:line="240" w:lineRule="auto"/>
      </w:pPr>
      <w:r>
        <w:t>1983.12</w:t>
      </w:r>
      <w:r>
        <w:tab/>
        <w:t>224.7</w:t>
      </w:r>
      <w:r>
        <w:tab/>
        <w:t>3.0</w:t>
      </w:r>
      <w:r>
        <w:tab/>
        <w:t>1.2296</w:t>
      </w:r>
      <w:r>
        <w:tab/>
        <w:t>0.0030</w:t>
      </w:r>
    </w:p>
    <w:p w:rsidR="00594F68" w:rsidRDefault="00594F68" w:rsidP="00594F68">
      <w:pPr>
        <w:spacing w:line="240" w:lineRule="auto"/>
      </w:pPr>
      <w:r>
        <w:t>1983.20</w:t>
      </w:r>
      <w:r>
        <w:tab/>
        <w:t>231.8</w:t>
      </w:r>
      <w:r>
        <w:tab/>
        <w:t>2.9</w:t>
      </w:r>
      <w:r>
        <w:tab/>
        <w:t>1.2367</w:t>
      </w:r>
      <w:r>
        <w:tab/>
        <w:t>0.0030</w:t>
      </w:r>
    </w:p>
    <w:p w:rsidR="00594F68" w:rsidRDefault="00594F68" w:rsidP="00594F68">
      <w:pPr>
        <w:spacing w:line="240" w:lineRule="auto"/>
      </w:pPr>
      <w:r>
        <w:t>1983.28</w:t>
      </w:r>
      <w:r>
        <w:tab/>
        <w:t>226.6</w:t>
      </w:r>
      <w:r>
        <w:tab/>
        <w:t>5.2</w:t>
      </w:r>
      <w:r>
        <w:tab/>
        <w:t>1.2315</w:t>
      </w:r>
      <w:r>
        <w:tab/>
        <w:t>0.0052</w:t>
      </w:r>
    </w:p>
    <w:p w:rsidR="00594F68" w:rsidRDefault="00594F68" w:rsidP="00594F68">
      <w:pPr>
        <w:spacing w:line="240" w:lineRule="auto"/>
      </w:pPr>
      <w:r>
        <w:t>1983.37</w:t>
      </w:r>
      <w:r>
        <w:tab/>
        <w:t>224.2</w:t>
      </w:r>
      <w:r>
        <w:tab/>
        <w:t>7.2</w:t>
      </w:r>
      <w:r>
        <w:tab/>
        <w:t>1.2291</w:t>
      </w:r>
      <w:r>
        <w:tab/>
        <w:t>0.0072</w:t>
      </w:r>
    </w:p>
    <w:p w:rsidR="00594F68" w:rsidRDefault="00594F68" w:rsidP="00594F68">
      <w:pPr>
        <w:spacing w:line="240" w:lineRule="auto"/>
      </w:pPr>
      <w:r>
        <w:t>1983.45</w:t>
      </w:r>
      <w:r>
        <w:tab/>
        <w:t>232.8</w:t>
      </w:r>
      <w:r>
        <w:tab/>
        <w:t>6.1</w:t>
      </w:r>
      <w:r>
        <w:tab/>
        <w:t>1.2378</w:t>
      </w:r>
      <w:r>
        <w:tab/>
        <w:t>0.0061</w:t>
      </w:r>
    </w:p>
    <w:p w:rsidR="00594F68" w:rsidRDefault="00594F68" w:rsidP="00594F68">
      <w:pPr>
        <w:spacing w:line="240" w:lineRule="auto"/>
      </w:pPr>
      <w:r>
        <w:t>1983.53</w:t>
      </w:r>
      <w:r>
        <w:tab/>
        <w:t>231.0</w:t>
      </w:r>
      <w:r>
        <w:tab/>
        <w:t>6.0</w:t>
      </w:r>
      <w:r>
        <w:tab/>
        <w:t>1.2360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83.62</w:t>
      </w:r>
      <w:r>
        <w:tab/>
        <w:t>231.7</w:t>
      </w:r>
      <w:r>
        <w:tab/>
        <w:t>5.3</w:t>
      </w:r>
      <w:r>
        <w:tab/>
        <w:t>1.2368</w:t>
      </w:r>
      <w:r>
        <w:tab/>
        <w:t>0.0053</w:t>
      </w:r>
    </w:p>
    <w:p w:rsidR="00594F68" w:rsidRDefault="00594F68" w:rsidP="00594F68">
      <w:pPr>
        <w:spacing w:line="240" w:lineRule="auto"/>
      </w:pPr>
      <w:r>
        <w:t>1983.70</w:t>
      </w:r>
      <w:r>
        <w:tab/>
        <w:t>229.6</w:t>
      </w:r>
      <w:r>
        <w:tab/>
        <w:t>4.3</w:t>
      </w:r>
      <w:r>
        <w:tab/>
        <w:t>1.2346</w:t>
      </w:r>
      <w:r>
        <w:tab/>
        <w:t>0.0043</w:t>
      </w:r>
    </w:p>
    <w:p w:rsidR="00594F68" w:rsidRDefault="00594F68" w:rsidP="00594F68">
      <w:pPr>
        <w:spacing w:line="240" w:lineRule="auto"/>
      </w:pPr>
      <w:r>
        <w:t>1983.79</w:t>
      </w:r>
      <w:r>
        <w:tab/>
        <w:t>225.9</w:t>
      </w:r>
      <w:r>
        <w:tab/>
        <w:t>5.5</w:t>
      </w:r>
      <w:r>
        <w:tab/>
        <w:t>1.2309</w:t>
      </w:r>
      <w:r>
        <w:tab/>
        <w:t>0.0055</w:t>
      </w:r>
    </w:p>
    <w:p w:rsidR="00594F68" w:rsidRDefault="00594F68" w:rsidP="00594F68">
      <w:pPr>
        <w:spacing w:line="240" w:lineRule="auto"/>
      </w:pPr>
      <w:r>
        <w:t>1983.87</w:t>
      </w:r>
      <w:r>
        <w:tab/>
        <w:t>216.5</w:t>
      </w:r>
      <w:r>
        <w:tab/>
        <w:t>6.0</w:t>
      </w:r>
      <w:r>
        <w:tab/>
        <w:t>1.2215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83.95</w:t>
      </w:r>
      <w:r>
        <w:tab/>
        <w:t>216.0</w:t>
      </w:r>
      <w:r>
        <w:tab/>
        <w:t>9.1</w:t>
      </w:r>
      <w:r>
        <w:tab/>
        <w:t>1.2210</w:t>
      </w:r>
      <w:r>
        <w:tab/>
        <w:t>0.0092</w:t>
      </w:r>
    </w:p>
    <w:p w:rsidR="00594F68" w:rsidRDefault="00594F68" w:rsidP="00594F68">
      <w:pPr>
        <w:spacing w:line="240" w:lineRule="auto"/>
      </w:pPr>
      <w:r>
        <w:t>1984.04</w:t>
      </w:r>
      <w:r>
        <w:tab/>
        <w:t>221.5</w:t>
      </w:r>
      <w:r>
        <w:tab/>
        <w:t>12.3</w:t>
      </w:r>
      <w:r>
        <w:tab/>
        <w:t>1.2265</w:t>
      </w:r>
      <w:r>
        <w:tab/>
        <w:t>0.0123</w:t>
      </w:r>
    </w:p>
    <w:p w:rsidR="00594F68" w:rsidRDefault="00594F68" w:rsidP="00594F68">
      <w:pPr>
        <w:spacing w:line="240" w:lineRule="auto"/>
      </w:pPr>
      <w:r>
        <w:t>1984.12</w:t>
      </w:r>
      <w:r>
        <w:tab/>
        <w:t>212.1</w:t>
      </w:r>
      <w:r>
        <w:tab/>
        <w:t>13.1</w:t>
      </w:r>
      <w:r>
        <w:tab/>
        <w:t>1.2171</w:t>
      </w:r>
      <w:r>
        <w:tab/>
        <w:t>0.0131</w:t>
      </w:r>
    </w:p>
    <w:p w:rsidR="00594F68" w:rsidRDefault="00594F68" w:rsidP="00594F68">
      <w:pPr>
        <w:spacing w:line="240" w:lineRule="auto"/>
      </w:pPr>
      <w:r>
        <w:t>1984.20</w:t>
      </w:r>
      <w:r>
        <w:tab/>
        <w:t>206.6</w:t>
      </w:r>
      <w:r>
        <w:tab/>
        <w:t>7.1</w:t>
      </w:r>
      <w:r>
        <w:tab/>
        <w:t>1.2116</w:t>
      </w:r>
      <w:r>
        <w:tab/>
        <w:t>0.0071</w:t>
      </w:r>
    </w:p>
    <w:p w:rsidR="00594F68" w:rsidRDefault="00594F68" w:rsidP="00594F68">
      <w:pPr>
        <w:spacing w:line="240" w:lineRule="auto"/>
      </w:pPr>
      <w:r>
        <w:t>1984.28</w:t>
      </w:r>
      <w:r>
        <w:tab/>
        <w:t>208.8</w:t>
      </w:r>
      <w:r>
        <w:tab/>
        <w:t>4.0</w:t>
      </w:r>
      <w:r>
        <w:tab/>
        <w:t>1.2138</w:t>
      </w:r>
      <w:r>
        <w:tab/>
        <w:t>0.0040</w:t>
      </w:r>
    </w:p>
    <w:p w:rsidR="00594F68" w:rsidRDefault="00594F68" w:rsidP="00594F68">
      <w:pPr>
        <w:spacing w:line="240" w:lineRule="auto"/>
      </w:pPr>
      <w:r>
        <w:t>1984.37</w:t>
      </w:r>
      <w:r>
        <w:tab/>
        <w:t>209.9</w:t>
      </w:r>
      <w:r>
        <w:tab/>
        <w:t>6.4</w:t>
      </w:r>
      <w:r>
        <w:tab/>
        <w:t>1.2150</w:t>
      </w:r>
      <w:r>
        <w:tab/>
        <w:t>0.0064</w:t>
      </w:r>
    </w:p>
    <w:p w:rsidR="00594F68" w:rsidRDefault="00594F68" w:rsidP="00594F68">
      <w:pPr>
        <w:spacing w:line="240" w:lineRule="auto"/>
      </w:pPr>
      <w:r>
        <w:t>1984.45</w:t>
      </w:r>
      <w:r>
        <w:tab/>
        <w:t>214.3</w:t>
      </w:r>
      <w:r>
        <w:tab/>
        <w:t>1.3</w:t>
      </w:r>
      <w:r>
        <w:tab/>
        <w:t>1.2194</w:t>
      </w:r>
      <w:r>
        <w:tab/>
        <w:t>0.0013</w:t>
      </w:r>
    </w:p>
    <w:p w:rsidR="00594F68" w:rsidRDefault="00594F68" w:rsidP="00594F68">
      <w:pPr>
        <w:spacing w:line="240" w:lineRule="auto"/>
      </w:pPr>
      <w:r>
        <w:t>1984.53</w:t>
      </w:r>
      <w:r>
        <w:tab/>
        <w:t>211.6</w:t>
      </w:r>
      <w:r>
        <w:tab/>
        <w:t>6.5</w:t>
      </w:r>
      <w:r>
        <w:tab/>
        <w:t>1.2167</w:t>
      </w:r>
      <w:r>
        <w:tab/>
        <w:t>0.0066</w:t>
      </w:r>
    </w:p>
    <w:p w:rsidR="00594F68" w:rsidRDefault="00594F68" w:rsidP="00594F68">
      <w:pPr>
        <w:spacing w:line="240" w:lineRule="auto"/>
      </w:pPr>
      <w:r>
        <w:t>1984.62</w:t>
      </w:r>
      <w:r>
        <w:tab/>
        <w:t>212.1</w:t>
      </w:r>
      <w:r>
        <w:tab/>
        <w:t>6.2</w:t>
      </w:r>
      <w:r>
        <w:tab/>
        <w:t>1.2171</w:t>
      </w:r>
      <w:r>
        <w:tab/>
        <w:t>0.0062</w:t>
      </w:r>
    </w:p>
    <w:p w:rsidR="00594F68" w:rsidRDefault="00594F68" w:rsidP="00594F68">
      <w:pPr>
        <w:spacing w:line="240" w:lineRule="auto"/>
      </w:pPr>
      <w:r>
        <w:t>1984.70</w:t>
      </w:r>
      <w:r>
        <w:tab/>
        <w:t>213.9</w:t>
      </w:r>
      <w:r>
        <w:tab/>
        <w:t>4.8</w:t>
      </w:r>
      <w:r>
        <w:tab/>
        <w:t>1.2190</w:t>
      </w:r>
      <w:r>
        <w:tab/>
        <w:t>0.0048</w:t>
      </w:r>
    </w:p>
    <w:p w:rsidR="00594F68" w:rsidRDefault="00594F68" w:rsidP="00594F68">
      <w:pPr>
        <w:spacing w:line="240" w:lineRule="auto"/>
      </w:pPr>
      <w:r>
        <w:t>1984.79</w:t>
      </w:r>
      <w:r>
        <w:tab/>
        <w:t>212.4</w:t>
      </w:r>
      <w:r>
        <w:tab/>
        <w:t>1.6</w:t>
      </w:r>
      <w:r>
        <w:tab/>
        <w:t>1.2175</w:t>
      </w:r>
      <w:r>
        <w:tab/>
        <w:t>0.0016</w:t>
      </w:r>
    </w:p>
    <w:p w:rsidR="00594F68" w:rsidRDefault="00594F68" w:rsidP="00594F68">
      <w:pPr>
        <w:spacing w:line="240" w:lineRule="auto"/>
      </w:pPr>
      <w:r>
        <w:t>1984.87</w:t>
      </w:r>
      <w:r>
        <w:tab/>
        <w:t>208.2</w:t>
      </w:r>
      <w:r>
        <w:tab/>
        <w:t>6.1</w:t>
      </w:r>
      <w:r>
        <w:tab/>
        <w:t>1.2133</w:t>
      </w:r>
      <w:r>
        <w:tab/>
        <w:t>0.0061</w:t>
      </w:r>
    </w:p>
    <w:p w:rsidR="00594F68" w:rsidRDefault="00594F68" w:rsidP="00594F68">
      <w:pPr>
        <w:spacing w:line="240" w:lineRule="auto"/>
      </w:pPr>
      <w:r>
        <w:t>1984.95</w:t>
      </w:r>
      <w:r>
        <w:tab/>
        <w:t>216.4</w:t>
      </w:r>
      <w:r>
        <w:tab/>
        <w:t>21.3</w:t>
      </w:r>
      <w:r>
        <w:tab/>
        <w:t>1.2215</w:t>
      </w:r>
      <w:r>
        <w:tab/>
        <w:t>0.0214</w:t>
      </w:r>
    </w:p>
    <w:p w:rsidR="00594F68" w:rsidRDefault="00594F68" w:rsidP="00594F68">
      <w:pPr>
        <w:spacing w:line="240" w:lineRule="auto"/>
      </w:pPr>
      <w:r>
        <w:t>1985.04</w:t>
      </w:r>
      <w:r>
        <w:tab/>
        <w:t>199.7</w:t>
      </w:r>
      <w:r>
        <w:tab/>
        <w:t>10.4</w:t>
      </w:r>
      <w:r>
        <w:tab/>
        <w:t>1.2047</w:t>
      </w:r>
      <w:r>
        <w:tab/>
        <w:t>0.0105</w:t>
      </w:r>
    </w:p>
    <w:p w:rsidR="00594F68" w:rsidRDefault="00594F68" w:rsidP="00594F68">
      <w:pPr>
        <w:spacing w:line="240" w:lineRule="auto"/>
      </w:pPr>
      <w:r>
        <w:t>1985.12</w:t>
      </w:r>
      <w:r>
        <w:tab/>
        <w:t>197.1</w:t>
      </w:r>
      <w:r>
        <w:tab/>
        <w:t>8.9</w:t>
      </w:r>
      <w:r>
        <w:tab/>
        <w:t>1.2022</w:t>
      </w:r>
      <w:r>
        <w:tab/>
        <w:t>0.0089</w:t>
      </w:r>
    </w:p>
    <w:p w:rsidR="00594F68" w:rsidRDefault="00594F68" w:rsidP="00594F68">
      <w:pPr>
        <w:spacing w:line="240" w:lineRule="auto"/>
      </w:pPr>
      <w:r>
        <w:t>1985.20</w:t>
      </w:r>
      <w:r>
        <w:tab/>
        <w:t>202.8</w:t>
      </w:r>
      <w:r>
        <w:tab/>
        <w:t>10.0</w:t>
      </w:r>
      <w:r>
        <w:tab/>
        <w:t>1.2080</w:t>
      </w:r>
      <w:r>
        <w:tab/>
        <w:t>0.0100</w:t>
      </w:r>
    </w:p>
    <w:p w:rsidR="00594F68" w:rsidRDefault="00594F68" w:rsidP="00594F68">
      <w:pPr>
        <w:spacing w:line="240" w:lineRule="auto"/>
      </w:pPr>
      <w:r>
        <w:lastRenderedPageBreak/>
        <w:t>1985.28</w:t>
      </w:r>
      <w:r>
        <w:tab/>
        <w:t>200.6</w:t>
      </w:r>
      <w:r>
        <w:tab/>
        <w:t>4.9</w:t>
      </w:r>
      <w:r>
        <w:tab/>
        <w:t>1.2057</w:t>
      </w:r>
      <w:r>
        <w:tab/>
        <w:t>0.0050</w:t>
      </w:r>
    </w:p>
    <w:p w:rsidR="00594F68" w:rsidRDefault="00594F68" w:rsidP="00594F68">
      <w:pPr>
        <w:spacing w:line="240" w:lineRule="auto"/>
      </w:pPr>
      <w:r>
        <w:t>1985.37</w:t>
      </w:r>
      <w:r>
        <w:tab/>
        <w:t>201.9</w:t>
      </w:r>
      <w:r>
        <w:tab/>
        <w:t>4.8</w:t>
      </w:r>
      <w:r>
        <w:tab/>
        <w:t>1.2071</w:t>
      </w:r>
      <w:r>
        <w:tab/>
        <w:t>0.0048</w:t>
      </w:r>
    </w:p>
    <w:p w:rsidR="00594F68" w:rsidRDefault="00594F68" w:rsidP="00594F68">
      <w:pPr>
        <w:spacing w:line="240" w:lineRule="auto"/>
      </w:pPr>
      <w:r>
        <w:t>1985.45</w:t>
      </w:r>
      <w:r>
        <w:tab/>
        <w:t>205.1</w:t>
      </w:r>
      <w:r>
        <w:tab/>
        <w:t>2.9</w:t>
      </w:r>
      <w:r>
        <w:tab/>
        <w:t>1.2103</w:t>
      </w:r>
      <w:r>
        <w:tab/>
        <w:t>0.0029</w:t>
      </w:r>
    </w:p>
    <w:p w:rsidR="00594F68" w:rsidRDefault="00594F68" w:rsidP="00594F68">
      <w:pPr>
        <w:spacing w:line="240" w:lineRule="auto"/>
      </w:pPr>
      <w:r>
        <w:t>1985.53</w:t>
      </w:r>
      <w:r>
        <w:tab/>
        <w:t>207.9</w:t>
      </w:r>
      <w:r>
        <w:tab/>
        <w:t>5.8</w:t>
      </w:r>
      <w:r>
        <w:tab/>
        <w:t>1.2131</w:t>
      </w:r>
      <w:r>
        <w:tab/>
        <w:t>0.0058</w:t>
      </w:r>
    </w:p>
    <w:p w:rsidR="00594F68" w:rsidRDefault="00594F68" w:rsidP="00594F68">
      <w:pPr>
        <w:spacing w:line="240" w:lineRule="auto"/>
      </w:pPr>
      <w:r>
        <w:t>1985.62</w:t>
      </w:r>
      <w:r>
        <w:tab/>
        <w:t>207.5</w:t>
      </w:r>
      <w:r>
        <w:tab/>
        <w:t>2.8</w:t>
      </w:r>
      <w:r>
        <w:tab/>
        <w:t>1.2127</w:t>
      </w:r>
      <w:r>
        <w:tab/>
        <w:t>0.0028</w:t>
      </w:r>
    </w:p>
    <w:p w:rsidR="00594F68" w:rsidRDefault="00594F68" w:rsidP="00594F68">
      <w:pPr>
        <w:spacing w:line="240" w:lineRule="auto"/>
      </w:pPr>
      <w:r>
        <w:t>1985.70</w:t>
      </w:r>
      <w:r>
        <w:tab/>
        <w:t>206.4</w:t>
      </w:r>
      <w:r>
        <w:tab/>
        <w:t>6.3</w:t>
      </w:r>
      <w:r>
        <w:tab/>
        <w:t>1.2116</w:t>
      </w:r>
      <w:r>
        <w:tab/>
        <w:t>0.0064</w:t>
      </w:r>
    </w:p>
    <w:p w:rsidR="00594F68" w:rsidRDefault="00594F68" w:rsidP="00594F68">
      <w:pPr>
        <w:spacing w:line="240" w:lineRule="auto"/>
      </w:pPr>
      <w:r>
        <w:t>1985.79</w:t>
      </w:r>
      <w:r>
        <w:tab/>
        <w:t>193.8</w:t>
      </w:r>
      <w:r>
        <w:tab/>
        <w:t>6.1</w:t>
      </w:r>
      <w:r>
        <w:tab/>
        <w:t>1.1990</w:t>
      </w:r>
      <w:r>
        <w:tab/>
        <w:t>0.0061</w:t>
      </w:r>
    </w:p>
    <w:p w:rsidR="00594F68" w:rsidRDefault="00594F68" w:rsidP="00594F68">
      <w:pPr>
        <w:spacing w:line="240" w:lineRule="auto"/>
      </w:pPr>
      <w:r>
        <w:t>1985.87</w:t>
      </w:r>
      <w:r>
        <w:tab/>
        <w:t>186.2</w:t>
      </w:r>
      <w:r>
        <w:tab/>
        <w:t>14.1</w:t>
      </w:r>
      <w:r>
        <w:tab/>
        <w:t>1.1913</w:t>
      </w:r>
      <w:r>
        <w:tab/>
        <w:t>0.0142</w:t>
      </w:r>
    </w:p>
    <w:p w:rsidR="00594F68" w:rsidRDefault="00594F68" w:rsidP="00594F68">
      <w:pPr>
        <w:spacing w:line="240" w:lineRule="auto"/>
      </w:pPr>
      <w:r>
        <w:t>1985.95</w:t>
      </w:r>
      <w:r>
        <w:tab/>
        <w:t>193.1</w:t>
      </w:r>
      <w:r>
        <w:tab/>
        <w:t>8.4</w:t>
      </w:r>
      <w:r>
        <w:tab/>
        <w:t>1.1983</w:t>
      </w:r>
      <w:r>
        <w:tab/>
        <w:t>0.0084</w:t>
      </w:r>
    </w:p>
    <w:p w:rsidR="00594F68" w:rsidRDefault="00594F68" w:rsidP="00594F68">
      <w:pPr>
        <w:spacing w:line="240" w:lineRule="auto"/>
      </w:pPr>
      <w:r>
        <w:t>1986.04</w:t>
      </w:r>
      <w:r>
        <w:tab/>
        <w:t>195.9</w:t>
      </w:r>
      <w:r>
        <w:tab/>
        <w:t>6.0</w:t>
      </w:r>
      <w:r>
        <w:tab/>
        <w:t>1.2011</w:t>
      </w:r>
      <w:r>
        <w:tab/>
        <w:t>0.0060</w:t>
      </w:r>
    </w:p>
    <w:p w:rsidR="00594F68" w:rsidRDefault="00594F68" w:rsidP="00594F68">
      <w:pPr>
        <w:spacing w:line="240" w:lineRule="auto"/>
      </w:pPr>
      <w:r>
        <w:t>1986.12</w:t>
      </w:r>
      <w:r>
        <w:tab/>
        <w:t>194.6</w:t>
      </w:r>
      <w:r>
        <w:tab/>
        <w:t>10.6</w:t>
      </w:r>
      <w:r>
        <w:tab/>
        <w:t>1.1998</w:t>
      </w:r>
      <w:r>
        <w:tab/>
        <w:t>0.0107</w:t>
      </w:r>
    </w:p>
    <w:p w:rsidR="00594F68" w:rsidRDefault="00594F68" w:rsidP="00594F68">
      <w:pPr>
        <w:spacing w:line="240" w:lineRule="auto"/>
      </w:pPr>
      <w:r>
        <w:t>1986.20</w:t>
      </w:r>
      <w:r>
        <w:tab/>
        <w:t>192.8</w:t>
      </w:r>
      <w:r>
        <w:tab/>
        <w:t>5.8</w:t>
      </w:r>
      <w:r>
        <w:tab/>
        <w:t>1.1980</w:t>
      </w:r>
      <w:r>
        <w:tab/>
        <w:t>0.0058</w:t>
      </w:r>
    </w:p>
    <w:p w:rsidR="00594F68" w:rsidRDefault="00594F68" w:rsidP="00594F68">
      <w:pPr>
        <w:spacing w:line="240" w:lineRule="auto"/>
      </w:pPr>
      <w:r>
        <w:t>1986.28</w:t>
      </w:r>
      <w:r>
        <w:tab/>
        <w:t>185.5</w:t>
      </w:r>
      <w:r>
        <w:tab/>
        <w:t>12.7</w:t>
      </w:r>
      <w:r>
        <w:tab/>
        <w:t>1.1907</w:t>
      </w:r>
      <w:r>
        <w:tab/>
        <w:t>0.0128</w:t>
      </w:r>
    </w:p>
    <w:p w:rsidR="00594F68" w:rsidRDefault="00594F68" w:rsidP="00594F68">
      <w:pPr>
        <w:spacing w:line="240" w:lineRule="auto"/>
      </w:pPr>
      <w:r>
        <w:t>1986.37</w:t>
      </w:r>
      <w:r>
        <w:tab/>
        <w:t>188.8</w:t>
      </w:r>
      <w:r>
        <w:tab/>
        <w:t>6.3</w:t>
      </w:r>
      <w:r>
        <w:tab/>
        <w:t>1.1941</w:t>
      </w:r>
      <w:r>
        <w:tab/>
        <w:t>0.0063</w:t>
      </w:r>
    </w:p>
    <w:p w:rsidR="00594F68" w:rsidRDefault="00594F68" w:rsidP="00594F68">
      <w:pPr>
        <w:spacing w:line="240" w:lineRule="auto"/>
      </w:pPr>
      <w:r>
        <w:t>1986.45</w:t>
      </w:r>
      <w:r>
        <w:tab/>
        <w:t>187.8</w:t>
      </w:r>
      <w:r>
        <w:tab/>
        <w:t>5.7</w:t>
      </w:r>
      <w:r>
        <w:tab/>
        <w:t>1.1931</w:t>
      </w:r>
      <w:r>
        <w:tab/>
        <w:t>0.0058</w:t>
      </w:r>
    </w:p>
    <w:p w:rsidR="00594F68" w:rsidRDefault="00594F68" w:rsidP="00594F68">
      <w:pPr>
        <w:spacing w:line="240" w:lineRule="auto"/>
      </w:pPr>
      <w:r>
        <w:t>1986.53</w:t>
      </w:r>
      <w:r>
        <w:tab/>
        <w:t>189.9</w:t>
      </w:r>
      <w:r>
        <w:tab/>
        <w:t>3.5</w:t>
      </w:r>
      <w:r>
        <w:tab/>
        <w:t>1.1952</w:t>
      </w:r>
      <w:r>
        <w:tab/>
        <w:t>0.0035</w:t>
      </w:r>
    </w:p>
    <w:p w:rsidR="00594F68" w:rsidRDefault="00594F68" w:rsidP="00594F68">
      <w:pPr>
        <w:spacing w:line="240" w:lineRule="auto"/>
      </w:pPr>
      <w:r>
        <w:t>1986.62</w:t>
      </w:r>
      <w:r>
        <w:tab/>
        <w:t>191.9</w:t>
      </w:r>
      <w:r>
        <w:tab/>
        <w:t>2.6</w:t>
      </w:r>
      <w:r>
        <w:tab/>
        <w:t>1.1972</w:t>
      </w:r>
      <w:r>
        <w:tab/>
        <w:t>0.0026</w:t>
      </w:r>
    </w:p>
    <w:p w:rsidR="00594F68" w:rsidRDefault="00594F68" w:rsidP="00594F68">
      <w:pPr>
        <w:spacing w:line="240" w:lineRule="auto"/>
      </w:pPr>
      <w:r>
        <w:t>1986.70</w:t>
      </w:r>
      <w:r>
        <w:tab/>
        <w:t>191.2</w:t>
      </w:r>
      <w:r>
        <w:tab/>
        <w:t>6.3</w:t>
      </w:r>
      <w:r>
        <w:tab/>
        <w:t>1.1965</w:t>
      </w:r>
      <w:r>
        <w:tab/>
        <w:t>0.0064</w:t>
      </w:r>
    </w:p>
    <w:p w:rsidR="00594F68" w:rsidRDefault="00594F68" w:rsidP="00594F68">
      <w:pPr>
        <w:spacing w:line="240" w:lineRule="auto"/>
      </w:pPr>
      <w:r>
        <w:t>1986.79</w:t>
      </w:r>
      <w:r>
        <w:tab/>
        <w:t>190.1</w:t>
      </w:r>
      <w:r>
        <w:tab/>
        <w:t>4.1</w:t>
      </w:r>
      <w:r>
        <w:tab/>
        <w:t>1.1954</w:t>
      </w:r>
      <w:r>
        <w:tab/>
        <w:t>0.0041</w:t>
      </w:r>
    </w:p>
    <w:p w:rsidR="00594F68" w:rsidRDefault="00594F68" w:rsidP="00594F68">
      <w:pPr>
        <w:spacing w:line="240" w:lineRule="auto"/>
      </w:pPr>
      <w:r>
        <w:t>1986.87</w:t>
      </w:r>
      <w:r>
        <w:tab/>
        <w:t>186.6</w:t>
      </w:r>
      <w:r>
        <w:tab/>
        <w:t>3.4</w:t>
      </w:r>
      <w:r>
        <w:tab/>
        <w:t>1.1919</w:t>
      </w:r>
      <w:r>
        <w:tab/>
        <w:t>0.0034</w:t>
      </w:r>
    </w:p>
    <w:p w:rsidR="00594F68" w:rsidRDefault="00594F68" w:rsidP="00594F68">
      <w:pPr>
        <w:spacing w:line="240" w:lineRule="auto"/>
      </w:pPr>
      <w:r>
        <w:t>1986.95</w:t>
      </w:r>
      <w:r>
        <w:tab/>
        <w:t>181.1</w:t>
      </w:r>
      <w:r>
        <w:tab/>
        <w:t>3.6</w:t>
      </w:r>
      <w:r>
        <w:tab/>
        <w:t>1.1864</w:t>
      </w:r>
      <w:r>
        <w:tab/>
        <w:t>0.0036</w:t>
      </w:r>
    </w:p>
    <w:p w:rsidR="00594F68" w:rsidRDefault="00594F68" w:rsidP="00594F68">
      <w:pPr>
        <w:spacing w:line="240" w:lineRule="auto"/>
      </w:pPr>
      <w:r>
        <w:t>1987.04</w:t>
      </w:r>
      <w:r>
        <w:tab/>
        <w:t>182.7</w:t>
      </w:r>
      <w:r>
        <w:tab/>
        <w:t>3.6</w:t>
      </w:r>
      <w:r>
        <w:tab/>
        <w:t>1.1880</w:t>
      </w:r>
      <w:r>
        <w:tab/>
        <w:t>0.0036</w:t>
      </w:r>
    </w:p>
    <w:p w:rsidR="00594F68" w:rsidRDefault="00594F68" w:rsidP="00594F68">
      <w:pPr>
        <w:spacing w:line="240" w:lineRule="auto"/>
      </w:pPr>
      <w:r>
        <w:t>1987.12</w:t>
      </w:r>
      <w:r>
        <w:tab/>
        <w:t>182.2</w:t>
      </w:r>
      <w:r>
        <w:tab/>
        <w:t>10.9</w:t>
      </w:r>
      <w:r>
        <w:tab/>
        <w:t>1.1875</w:t>
      </w:r>
      <w:r>
        <w:tab/>
        <w:t>0.0110</w:t>
      </w:r>
    </w:p>
    <w:p w:rsidR="00594F68" w:rsidRDefault="00594F68" w:rsidP="00594F68">
      <w:pPr>
        <w:spacing w:line="240" w:lineRule="auto"/>
      </w:pPr>
      <w:r>
        <w:t>1987.20</w:t>
      </w:r>
      <w:r>
        <w:tab/>
        <w:t>174.7</w:t>
      </w:r>
      <w:r>
        <w:tab/>
        <w:t>7.5</w:t>
      </w:r>
      <w:r>
        <w:tab/>
        <w:t>1.1800</w:t>
      </w:r>
      <w:r>
        <w:tab/>
        <w:t>0.0075</w:t>
      </w:r>
    </w:p>
    <w:p w:rsidR="00594F68" w:rsidRDefault="00594F68" w:rsidP="00594F68">
      <w:pPr>
        <w:spacing w:line="240" w:lineRule="auto"/>
      </w:pPr>
      <w:r>
        <w:t>1987.28</w:t>
      </w:r>
      <w:r>
        <w:tab/>
        <w:t>179.2</w:t>
      </w:r>
      <w:r>
        <w:tab/>
        <w:t>8.6</w:t>
      </w:r>
      <w:r>
        <w:tab/>
        <w:t>1.1845</w:t>
      </w:r>
      <w:r>
        <w:tab/>
        <w:t>0.0087</w:t>
      </w:r>
    </w:p>
    <w:p w:rsidR="00594F68" w:rsidRDefault="00594F68" w:rsidP="00594F68">
      <w:pPr>
        <w:spacing w:line="240" w:lineRule="auto"/>
      </w:pPr>
      <w:r>
        <w:t>1987.37</w:t>
      </w:r>
      <w:r>
        <w:tab/>
        <w:t>183.4</w:t>
      </w:r>
      <w:r>
        <w:tab/>
        <w:t>5.6</w:t>
      </w:r>
      <w:r>
        <w:tab/>
        <w:t>1.1888</w:t>
      </w:r>
      <w:r>
        <w:tab/>
        <w:t>0.0056</w:t>
      </w:r>
    </w:p>
    <w:p w:rsidR="00594F68" w:rsidRDefault="00594F68" w:rsidP="00594F68">
      <w:pPr>
        <w:spacing w:line="240" w:lineRule="auto"/>
      </w:pPr>
      <w:r>
        <w:t>1987.45</w:t>
      </w:r>
      <w:r>
        <w:tab/>
        <w:t>183.5</w:t>
      </w:r>
      <w:r>
        <w:tab/>
        <w:t>4.7</w:t>
      </w:r>
      <w:r>
        <w:tab/>
        <w:t>1.1889</w:t>
      </w:r>
      <w:r>
        <w:tab/>
        <w:t>0.0047</w:t>
      </w:r>
    </w:p>
    <w:p w:rsidR="00594F68" w:rsidRDefault="00594F68" w:rsidP="00594F68">
      <w:pPr>
        <w:spacing w:line="240" w:lineRule="auto"/>
      </w:pPr>
      <w:r>
        <w:t>1987.53</w:t>
      </w:r>
      <w:r>
        <w:tab/>
        <w:t>186.2</w:t>
      </w:r>
      <w:r>
        <w:tab/>
        <w:t>3.7</w:t>
      </w:r>
      <w:r>
        <w:tab/>
        <w:t>1.1916</w:t>
      </w:r>
      <w:r>
        <w:tab/>
        <w:t>0.0037</w:t>
      </w:r>
    </w:p>
    <w:p w:rsidR="00594F68" w:rsidRDefault="00594F68" w:rsidP="00594F68">
      <w:pPr>
        <w:spacing w:line="240" w:lineRule="auto"/>
      </w:pPr>
      <w:r>
        <w:t>1987.62</w:t>
      </w:r>
      <w:r>
        <w:tab/>
        <w:t>186.3</w:t>
      </w:r>
      <w:r>
        <w:tab/>
        <w:t>3.2</w:t>
      </w:r>
      <w:r>
        <w:tab/>
        <w:t>1.1917</w:t>
      </w:r>
      <w:r>
        <w:tab/>
        <w:t>0.0032</w:t>
      </w:r>
    </w:p>
    <w:p w:rsidR="00594F68" w:rsidRDefault="00594F68" w:rsidP="00594F68">
      <w:pPr>
        <w:spacing w:line="240" w:lineRule="auto"/>
      </w:pPr>
      <w:r>
        <w:t>1987.70</w:t>
      </w:r>
      <w:r>
        <w:tab/>
        <w:t>185.5</w:t>
      </w:r>
      <w:r>
        <w:tab/>
        <w:t>2.7</w:t>
      </w:r>
      <w:r>
        <w:tab/>
        <w:t>1.1910</w:t>
      </w:r>
      <w:r>
        <w:tab/>
        <w:t>0.0027</w:t>
      </w:r>
    </w:p>
    <w:p w:rsidR="00594F68" w:rsidRDefault="00594F68" w:rsidP="00594F68">
      <w:pPr>
        <w:spacing w:line="240" w:lineRule="auto"/>
      </w:pPr>
      <w:r>
        <w:t>1987.79</w:t>
      </w:r>
      <w:r>
        <w:tab/>
        <w:t>179.0</w:t>
      </w:r>
      <w:r>
        <w:tab/>
        <w:t>2.7</w:t>
      </w:r>
      <w:r>
        <w:tab/>
        <w:t>1.1844</w:t>
      </w:r>
      <w:r>
        <w:tab/>
        <w:t>0.0027</w:t>
      </w:r>
    </w:p>
    <w:p w:rsidR="00594F68" w:rsidRDefault="00594F68" w:rsidP="00594F68">
      <w:pPr>
        <w:spacing w:line="240" w:lineRule="auto"/>
      </w:pPr>
      <w:r>
        <w:t>1987.87</w:t>
      </w:r>
      <w:r>
        <w:tab/>
        <w:t>176.8</w:t>
      </w:r>
      <w:r>
        <w:tab/>
        <w:t>4.6</w:t>
      </w:r>
      <w:r>
        <w:tab/>
        <w:t>1.1822</w:t>
      </w:r>
      <w:r>
        <w:tab/>
        <w:t>0.0046</w:t>
      </w:r>
    </w:p>
    <w:p w:rsidR="00594F68" w:rsidRDefault="00594F68" w:rsidP="00594F68">
      <w:pPr>
        <w:spacing w:line="240" w:lineRule="auto"/>
      </w:pPr>
      <w:r>
        <w:t>1987.95</w:t>
      </w:r>
      <w:r>
        <w:tab/>
        <w:t>174.4</w:t>
      </w:r>
      <w:r>
        <w:tab/>
        <w:t>9.4</w:t>
      </w:r>
      <w:r>
        <w:tab/>
        <w:t>1.1798</w:t>
      </w:r>
      <w:r>
        <w:tab/>
        <w:t>0.0094</w:t>
      </w:r>
    </w:p>
    <w:p w:rsidR="00594F68" w:rsidRDefault="00594F68" w:rsidP="00594F68">
      <w:pPr>
        <w:spacing w:line="240" w:lineRule="auto"/>
      </w:pPr>
      <w:r>
        <w:lastRenderedPageBreak/>
        <w:t>1988.04</w:t>
      </w:r>
      <w:r>
        <w:tab/>
        <w:t>177.4</w:t>
      </w:r>
      <w:r>
        <w:tab/>
        <w:t>1.6</w:t>
      </w:r>
      <w:r>
        <w:tab/>
        <w:t>1.1828</w:t>
      </w:r>
      <w:r>
        <w:tab/>
        <w:t>0.0017</w:t>
      </w:r>
    </w:p>
    <w:p w:rsidR="00594F68" w:rsidRDefault="00594F68" w:rsidP="00594F68">
      <w:pPr>
        <w:spacing w:line="240" w:lineRule="auto"/>
      </w:pPr>
      <w:r>
        <w:t>1988.12</w:t>
      </w:r>
      <w:r>
        <w:tab/>
        <w:t>170.3</w:t>
      </w:r>
      <w:r>
        <w:tab/>
        <w:t>2.3</w:t>
      </w:r>
      <w:r>
        <w:tab/>
        <w:t>1.1757</w:t>
      </w:r>
      <w:r>
        <w:tab/>
        <w:t>0.0023</w:t>
      </w:r>
    </w:p>
    <w:p w:rsidR="00594F68" w:rsidRDefault="00594F68" w:rsidP="00594F68">
      <w:pPr>
        <w:spacing w:line="240" w:lineRule="auto"/>
      </w:pPr>
      <w:r>
        <w:t>1988.20</w:t>
      </w:r>
      <w:r>
        <w:tab/>
        <w:t>173.5</w:t>
      </w:r>
      <w:r>
        <w:tab/>
        <w:t>2.0</w:t>
      </w:r>
      <w:r>
        <w:tab/>
        <w:t>1.1789</w:t>
      </w:r>
      <w:r>
        <w:tab/>
        <w:t>0.0020</w:t>
      </w:r>
    </w:p>
    <w:p w:rsidR="00594F68" w:rsidRDefault="00594F68" w:rsidP="00594F68">
      <w:pPr>
        <w:spacing w:line="240" w:lineRule="auto"/>
      </w:pPr>
      <w:r>
        <w:t>1988.28</w:t>
      </w:r>
      <w:r>
        <w:tab/>
        <w:t>167.7</w:t>
      </w:r>
      <w:r>
        <w:tab/>
        <w:t>2.7</w:t>
      </w:r>
      <w:r>
        <w:tab/>
        <w:t>1.1731</w:t>
      </w:r>
      <w:r>
        <w:tab/>
        <w:t>0.0027</w:t>
      </w:r>
    </w:p>
    <w:p w:rsidR="00594F68" w:rsidRDefault="00594F68" w:rsidP="00594F68">
      <w:pPr>
        <w:spacing w:line="240" w:lineRule="auto"/>
      </w:pPr>
      <w:r>
        <w:t>1988.37</w:t>
      </w:r>
      <w:r>
        <w:tab/>
        <w:t>169.0</w:t>
      </w:r>
      <w:r>
        <w:tab/>
        <w:t>4.5</w:t>
      </w:r>
      <w:r>
        <w:tab/>
        <w:t>1.1745</w:t>
      </w:r>
      <w:r>
        <w:tab/>
        <w:t>0.0045</w:t>
      </w:r>
    </w:p>
    <w:p w:rsidR="00594F68" w:rsidRDefault="00594F68" w:rsidP="00594F68">
      <w:pPr>
        <w:spacing w:line="240" w:lineRule="auto"/>
      </w:pPr>
      <w:r>
        <w:t>1988.45</w:t>
      </w:r>
      <w:r>
        <w:tab/>
        <w:t>172.5</w:t>
      </w:r>
      <w:r>
        <w:tab/>
        <w:t>2.5</w:t>
      </w:r>
      <w:r>
        <w:tab/>
        <w:t>1.1779</w:t>
      </w:r>
      <w:r>
        <w:tab/>
        <w:t>0.0025</w:t>
      </w:r>
    </w:p>
    <w:p w:rsidR="00594F68" w:rsidRDefault="00594F68" w:rsidP="00594F68">
      <w:pPr>
        <w:spacing w:line="240" w:lineRule="auto"/>
      </w:pPr>
      <w:r>
        <w:t>1988.53</w:t>
      </w:r>
      <w:r>
        <w:tab/>
        <w:t>173.5</w:t>
      </w:r>
      <w:r>
        <w:tab/>
        <w:t>5.6</w:t>
      </w:r>
      <w:r>
        <w:tab/>
        <w:t>1.1790</w:t>
      </w:r>
      <w:r>
        <w:tab/>
        <w:t>0.0057</w:t>
      </w:r>
    </w:p>
    <w:p w:rsidR="00594F68" w:rsidRDefault="00594F68" w:rsidP="00594F68">
      <w:pPr>
        <w:spacing w:line="240" w:lineRule="auto"/>
      </w:pPr>
      <w:r>
        <w:t>1988.62</w:t>
      </w:r>
      <w:r>
        <w:tab/>
        <w:t>175.1</w:t>
      </w:r>
      <w:r>
        <w:tab/>
        <w:t>5.8</w:t>
      </w:r>
      <w:r>
        <w:tab/>
        <w:t>1.1806</w:t>
      </w:r>
      <w:r>
        <w:tab/>
        <w:t>0.0058</w:t>
      </w:r>
    </w:p>
    <w:p w:rsidR="00594F68" w:rsidRDefault="00594F68" w:rsidP="00594F68">
      <w:pPr>
        <w:spacing w:line="240" w:lineRule="auto"/>
      </w:pPr>
      <w:r>
        <w:t>1988.70</w:t>
      </w:r>
      <w:r>
        <w:tab/>
        <w:t>170.0</w:t>
      </w:r>
      <w:r>
        <w:tab/>
        <w:t>4.7</w:t>
      </w:r>
      <w:r>
        <w:tab/>
        <w:t>1.1755</w:t>
      </w:r>
      <w:r>
        <w:tab/>
        <w:t>0.0047</w:t>
      </w:r>
    </w:p>
    <w:p w:rsidR="00594F68" w:rsidRDefault="00594F68" w:rsidP="00594F68">
      <w:pPr>
        <w:spacing w:line="240" w:lineRule="auto"/>
      </w:pPr>
      <w:r>
        <w:t>1988.79</w:t>
      </w:r>
      <w:r>
        <w:tab/>
        <w:t>171.4</w:t>
      </w:r>
      <w:r>
        <w:tab/>
        <w:t>3.8</w:t>
      </w:r>
      <w:r>
        <w:tab/>
        <w:t>1.1770</w:t>
      </w:r>
      <w:r>
        <w:tab/>
        <w:t>0.0038</w:t>
      </w:r>
    </w:p>
    <w:p w:rsidR="00594F68" w:rsidRDefault="00594F68" w:rsidP="00594F68">
      <w:pPr>
        <w:spacing w:line="240" w:lineRule="auto"/>
      </w:pPr>
      <w:r>
        <w:t>1988.87</w:t>
      </w:r>
      <w:r>
        <w:tab/>
        <w:t>161.2</w:t>
      </w:r>
      <w:r>
        <w:tab/>
        <w:t>4.9</w:t>
      </w:r>
      <w:r>
        <w:tab/>
        <w:t>1.1667</w:t>
      </w:r>
      <w:r>
        <w:tab/>
        <w:t>0.0050</w:t>
      </w:r>
    </w:p>
    <w:p w:rsidR="00594F68" w:rsidRDefault="00594F68" w:rsidP="00594F68">
      <w:pPr>
        <w:spacing w:line="240" w:lineRule="auto"/>
      </w:pPr>
      <w:r>
        <w:t>1988.95</w:t>
      </w:r>
      <w:r>
        <w:tab/>
        <w:t>165.6</w:t>
      </w:r>
      <w:r>
        <w:tab/>
        <w:t>4.2</w:t>
      </w:r>
      <w:r>
        <w:tab/>
        <w:t>1.1711</w:t>
      </w:r>
      <w:r>
        <w:tab/>
        <w:t>0.0042</w:t>
      </w:r>
    </w:p>
    <w:p w:rsidR="00594F68" w:rsidRDefault="00594F68" w:rsidP="00594F68">
      <w:pPr>
        <w:spacing w:line="240" w:lineRule="auto"/>
      </w:pPr>
      <w:r>
        <w:t>1989.04</w:t>
      </w:r>
      <w:r>
        <w:tab/>
        <w:t>169.3</w:t>
      </w:r>
      <w:r>
        <w:tab/>
        <w:t>1.5</w:t>
      </w:r>
      <w:r>
        <w:tab/>
        <w:t>1.1748</w:t>
      </w:r>
      <w:r>
        <w:tab/>
        <w:t>0.0015</w:t>
      </w:r>
    </w:p>
    <w:p w:rsidR="00594F68" w:rsidRDefault="00594F68" w:rsidP="00594F68">
      <w:pPr>
        <w:spacing w:line="240" w:lineRule="auto"/>
      </w:pPr>
      <w:r>
        <w:t>1989.12</w:t>
      </w:r>
      <w:r>
        <w:tab/>
        <w:t>166.6</w:t>
      </w:r>
      <w:r>
        <w:tab/>
        <w:t>3.7</w:t>
      </w:r>
      <w:r>
        <w:tab/>
        <w:t>1.1722</w:t>
      </w:r>
      <w:r>
        <w:tab/>
        <w:t>0.0037</w:t>
      </w:r>
    </w:p>
    <w:p w:rsidR="00594F68" w:rsidRDefault="00594F68" w:rsidP="00594F68">
      <w:pPr>
        <w:spacing w:line="240" w:lineRule="auto"/>
      </w:pPr>
      <w:r>
        <w:t>1989.20</w:t>
      </w:r>
      <w:r>
        <w:tab/>
        <w:t>162.8</w:t>
      </w:r>
      <w:r>
        <w:tab/>
        <w:t>1.8</w:t>
      </w:r>
      <w:r>
        <w:tab/>
        <w:t>1.1683</w:t>
      </w:r>
      <w:r>
        <w:tab/>
        <w:t>0.0018</w:t>
      </w:r>
    </w:p>
    <w:p w:rsidR="00594F68" w:rsidRDefault="00594F68" w:rsidP="00594F68">
      <w:pPr>
        <w:spacing w:line="240" w:lineRule="auto"/>
      </w:pPr>
      <w:r>
        <w:t>1989.28</w:t>
      </w:r>
      <w:r>
        <w:tab/>
        <w:t>159.1</w:t>
      </w:r>
      <w:r>
        <w:tab/>
        <w:t>3.4</w:t>
      </w:r>
      <w:r>
        <w:tab/>
        <w:t>1.1647</w:t>
      </w:r>
      <w:r>
        <w:tab/>
        <w:t>0.0034</w:t>
      </w:r>
    </w:p>
    <w:p w:rsidR="00594F68" w:rsidRDefault="00594F68" w:rsidP="00594F68">
      <w:pPr>
        <w:spacing w:line="240" w:lineRule="auto"/>
      </w:pPr>
      <w:r>
        <w:t>1989.37</w:t>
      </w:r>
      <w:r>
        <w:tab/>
        <w:t>163.2</w:t>
      </w:r>
      <w:r>
        <w:tab/>
        <w:t>4.1</w:t>
      </w:r>
      <w:r>
        <w:tab/>
        <w:t>1.1688</w:t>
      </w:r>
      <w:r>
        <w:tab/>
        <w:t>0.0041</w:t>
      </w:r>
    </w:p>
    <w:p w:rsidR="00594F68" w:rsidRDefault="00594F68" w:rsidP="00594F68">
      <w:pPr>
        <w:spacing w:line="240" w:lineRule="auto"/>
      </w:pPr>
      <w:r>
        <w:t>1989.45</w:t>
      </w:r>
      <w:r>
        <w:tab/>
        <w:t>163.4</w:t>
      </w:r>
      <w:r>
        <w:tab/>
        <w:t>2.1</w:t>
      </w:r>
      <w:r>
        <w:tab/>
        <w:t>1.1689</w:t>
      </w:r>
      <w:r>
        <w:tab/>
        <w:t>0.0021</w:t>
      </w:r>
    </w:p>
    <w:p w:rsidR="00594F68" w:rsidRDefault="00594F68" w:rsidP="00594F68">
      <w:pPr>
        <w:spacing w:line="240" w:lineRule="auto"/>
      </w:pPr>
      <w:r>
        <w:t>1989.53</w:t>
      </w:r>
      <w:r>
        <w:tab/>
        <w:t>160.4</w:t>
      </w:r>
      <w:r>
        <w:tab/>
        <w:t>7.9</w:t>
      </w:r>
      <w:r>
        <w:tab/>
        <w:t>1.1659</w:t>
      </w:r>
      <w:r>
        <w:tab/>
        <w:t>0.0079</w:t>
      </w:r>
    </w:p>
    <w:p w:rsidR="00594F68" w:rsidRDefault="00594F68" w:rsidP="00594F68">
      <w:pPr>
        <w:spacing w:line="240" w:lineRule="auto"/>
      </w:pPr>
      <w:r>
        <w:t>1989.62</w:t>
      </w:r>
      <w:r>
        <w:tab/>
        <w:t>163.9</w:t>
      </w:r>
      <w:r>
        <w:tab/>
        <w:t>4.2</w:t>
      </w:r>
      <w:r>
        <w:tab/>
        <w:t>1.1695</w:t>
      </w:r>
      <w:r>
        <w:tab/>
        <w:t>0.0042</w:t>
      </w:r>
    </w:p>
    <w:p w:rsidR="00594F68" w:rsidRDefault="00594F68" w:rsidP="00594F68">
      <w:pPr>
        <w:spacing w:line="240" w:lineRule="auto"/>
      </w:pPr>
      <w:r>
        <w:t>1989.70</w:t>
      </w:r>
      <w:r>
        <w:tab/>
        <w:t>162.2</w:t>
      </w:r>
      <w:r>
        <w:tab/>
        <w:t>1.6</w:t>
      </w:r>
      <w:r>
        <w:tab/>
        <w:t>1.1678</w:t>
      </w:r>
      <w:r>
        <w:tab/>
        <w:t>0.0017</w:t>
      </w:r>
    </w:p>
    <w:p w:rsidR="00594F68" w:rsidRDefault="00594F68" w:rsidP="00594F68">
      <w:pPr>
        <w:spacing w:line="240" w:lineRule="auto"/>
      </w:pPr>
      <w:r>
        <w:t>1989.79</w:t>
      </w:r>
      <w:r>
        <w:tab/>
        <w:t>161.6</w:t>
      </w:r>
      <w:r>
        <w:tab/>
        <w:t>4.8</w:t>
      </w:r>
      <w:r>
        <w:tab/>
        <w:t>1.1672</w:t>
      </w:r>
      <w:r>
        <w:tab/>
        <w:t>0.0049</w:t>
      </w:r>
    </w:p>
    <w:p w:rsidR="00594F68" w:rsidRDefault="00594F68" w:rsidP="00594F68">
      <w:pPr>
        <w:spacing w:line="240" w:lineRule="auto"/>
      </w:pPr>
      <w:r>
        <w:t>1989.87</w:t>
      </w:r>
      <w:r>
        <w:tab/>
        <w:t>158.0</w:t>
      </w:r>
      <w:r>
        <w:tab/>
        <w:t>5.0</w:t>
      </w:r>
      <w:r>
        <w:tab/>
        <w:t>1.1636</w:t>
      </w:r>
      <w:r>
        <w:tab/>
        <w:t>0.0050</w:t>
      </w:r>
    </w:p>
    <w:p w:rsidR="00594F68" w:rsidRDefault="00594F68" w:rsidP="00594F68">
      <w:pPr>
        <w:spacing w:line="240" w:lineRule="auto"/>
      </w:pPr>
      <w:r>
        <w:t>1989.95</w:t>
      </w:r>
      <w:r>
        <w:tab/>
        <w:t>155.0</w:t>
      </w:r>
      <w:r>
        <w:tab/>
        <w:t>6.3</w:t>
      </w:r>
      <w:r>
        <w:tab/>
        <w:t>1.1606</w:t>
      </w:r>
      <w:r>
        <w:tab/>
        <w:t>0.0063</w:t>
      </w:r>
    </w:p>
    <w:p w:rsidR="00594F68" w:rsidRDefault="00594F68" w:rsidP="00594F68">
      <w:pPr>
        <w:spacing w:line="240" w:lineRule="auto"/>
      </w:pPr>
      <w:r>
        <w:t>1990.04</w:t>
      </w:r>
      <w:r>
        <w:tab/>
        <w:t>156.5</w:t>
      </w:r>
      <w:r>
        <w:tab/>
        <w:t>3.6</w:t>
      </w:r>
      <w:r>
        <w:tab/>
        <w:t>1.1622</w:t>
      </w:r>
      <w:r>
        <w:tab/>
        <w:t>0.0036</w:t>
      </w:r>
    </w:p>
    <w:p w:rsidR="00594F68" w:rsidRDefault="00594F68" w:rsidP="00594F68">
      <w:pPr>
        <w:spacing w:line="240" w:lineRule="auto"/>
      </w:pPr>
      <w:r>
        <w:t>1990.12</w:t>
      </w:r>
      <w:r>
        <w:tab/>
        <w:t>155.0</w:t>
      </w:r>
      <w:r>
        <w:tab/>
        <w:t>3.4</w:t>
      </w:r>
      <w:r>
        <w:tab/>
        <w:t>1.1606</w:t>
      </w:r>
      <w:r>
        <w:tab/>
        <w:t>0.0034</w:t>
      </w:r>
    </w:p>
    <w:p w:rsidR="00594F68" w:rsidRDefault="00594F68" w:rsidP="00594F68">
      <w:pPr>
        <w:spacing w:line="240" w:lineRule="auto"/>
      </w:pPr>
      <w:r>
        <w:t>1990.20</w:t>
      </w:r>
      <w:r>
        <w:tab/>
        <w:t>151.9</w:t>
      </w:r>
      <w:r>
        <w:tab/>
        <w:t>2.5</w:t>
      </w:r>
      <w:r>
        <w:tab/>
        <w:t>1.1575</w:t>
      </w:r>
      <w:r>
        <w:tab/>
        <w:t>0.0025</w:t>
      </w:r>
    </w:p>
    <w:p w:rsidR="00594F68" w:rsidRDefault="00594F68" w:rsidP="00594F68">
      <w:pPr>
        <w:spacing w:line="240" w:lineRule="auto"/>
      </w:pPr>
      <w:r>
        <w:t>1990.28</w:t>
      </w:r>
      <w:r>
        <w:tab/>
        <w:t>148.1</w:t>
      </w:r>
      <w:r>
        <w:tab/>
        <w:t>2.4</w:t>
      </w:r>
      <w:r>
        <w:tab/>
        <w:t>1.1537</w:t>
      </w:r>
      <w:r>
        <w:tab/>
        <w:t>0.0024</w:t>
      </w:r>
    </w:p>
    <w:p w:rsidR="00594F68" w:rsidRDefault="00594F68" w:rsidP="00594F68">
      <w:pPr>
        <w:spacing w:line="240" w:lineRule="auto"/>
      </w:pPr>
      <w:r>
        <w:t>1990.37</w:t>
      </w:r>
      <w:r>
        <w:tab/>
        <w:t>147.4</w:t>
      </w:r>
      <w:r>
        <w:tab/>
        <w:t>3.5</w:t>
      </w:r>
      <w:r>
        <w:tab/>
        <w:t>1.1530</w:t>
      </w:r>
      <w:r>
        <w:tab/>
        <w:t>0.0036</w:t>
      </w:r>
    </w:p>
    <w:p w:rsidR="00594F68" w:rsidRDefault="00594F68" w:rsidP="00594F68">
      <w:pPr>
        <w:spacing w:line="240" w:lineRule="auto"/>
      </w:pPr>
      <w:r>
        <w:t>1990.45</w:t>
      </w:r>
      <w:r>
        <w:tab/>
        <w:t>153.0</w:t>
      </w:r>
      <w:r>
        <w:tab/>
        <w:t>3.5</w:t>
      </w:r>
      <w:r>
        <w:tab/>
        <w:t>1.1587</w:t>
      </w:r>
      <w:r>
        <w:tab/>
        <w:t>0.0035</w:t>
      </w:r>
    </w:p>
    <w:p w:rsidR="00594F68" w:rsidRDefault="00594F68" w:rsidP="00594F68">
      <w:pPr>
        <w:spacing w:line="240" w:lineRule="auto"/>
      </w:pPr>
      <w:r>
        <w:t>1990.53</w:t>
      </w:r>
      <w:r>
        <w:tab/>
        <w:t>152.6</w:t>
      </w:r>
      <w:r>
        <w:tab/>
        <w:t>5.2</w:t>
      </w:r>
      <w:r>
        <w:tab/>
        <w:t>1.1582</w:t>
      </w:r>
      <w:r>
        <w:tab/>
        <w:t>0.0052</w:t>
      </w:r>
    </w:p>
    <w:p w:rsidR="00594F68" w:rsidRDefault="00594F68" w:rsidP="00594F68">
      <w:pPr>
        <w:spacing w:line="240" w:lineRule="auto"/>
      </w:pPr>
      <w:r>
        <w:t>1990.62</w:t>
      </w:r>
      <w:r>
        <w:tab/>
        <w:t>149.1</w:t>
      </w:r>
      <w:r>
        <w:tab/>
        <w:t>4.9</w:t>
      </w:r>
      <w:r>
        <w:tab/>
        <w:t>1.1548</w:t>
      </w:r>
      <w:r>
        <w:tab/>
        <w:t>0.0050</w:t>
      </w:r>
    </w:p>
    <w:p w:rsidR="00594F68" w:rsidRDefault="00594F68" w:rsidP="00594F68">
      <w:pPr>
        <w:spacing w:line="240" w:lineRule="auto"/>
      </w:pPr>
      <w:r>
        <w:t>1990.70</w:t>
      </w:r>
      <w:r>
        <w:tab/>
        <w:t>152.6</w:t>
      </w:r>
      <w:r>
        <w:tab/>
        <w:t>4.0</w:t>
      </w:r>
      <w:r>
        <w:tab/>
        <w:t>1.1582</w:t>
      </w:r>
      <w:r>
        <w:tab/>
        <w:t>0.0040</w:t>
      </w:r>
    </w:p>
    <w:p w:rsidR="00594F68" w:rsidRDefault="00594F68" w:rsidP="00594F68">
      <w:pPr>
        <w:spacing w:line="240" w:lineRule="auto"/>
      </w:pPr>
      <w:r>
        <w:lastRenderedPageBreak/>
        <w:t>1990.79</w:t>
      </w:r>
      <w:r>
        <w:tab/>
        <w:t>152.9</w:t>
      </w:r>
      <w:r>
        <w:tab/>
        <w:t>4.0</w:t>
      </w:r>
      <w:r>
        <w:tab/>
        <w:t>1.1586</w:t>
      </w:r>
      <w:r>
        <w:tab/>
        <w:t>0.0040</w:t>
      </w:r>
    </w:p>
    <w:p w:rsidR="00594F68" w:rsidRDefault="00594F68" w:rsidP="00594F68">
      <w:pPr>
        <w:spacing w:line="240" w:lineRule="auto"/>
      </w:pPr>
      <w:r>
        <w:t>1990.87</w:t>
      </w:r>
      <w:r>
        <w:tab/>
        <w:t>146.4</w:t>
      </w:r>
      <w:r>
        <w:tab/>
        <w:t>8.8</w:t>
      </w:r>
      <w:r>
        <w:tab/>
        <w:t>1.1521</w:t>
      </w:r>
      <w:r>
        <w:tab/>
        <w:t>0.0089</w:t>
      </w:r>
    </w:p>
    <w:p w:rsidR="00594F68" w:rsidRDefault="00594F68" w:rsidP="00594F68">
      <w:pPr>
        <w:spacing w:line="240" w:lineRule="auto"/>
      </w:pPr>
      <w:r>
        <w:t>1990.95</w:t>
      </w:r>
      <w:r>
        <w:tab/>
        <w:t>141.5</w:t>
      </w:r>
      <w:r>
        <w:tab/>
        <w:t>5.8</w:t>
      </w:r>
      <w:r>
        <w:tab/>
        <w:t>1.1471</w:t>
      </w:r>
      <w:r>
        <w:tab/>
        <w:t>0.0058</w:t>
      </w:r>
    </w:p>
    <w:p w:rsidR="00594F68" w:rsidRDefault="00594F68" w:rsidP="00594F68">
      <w:pPr>
        <w:spacing w:line="240" w:lineRule="auto"/>
      </w:pPr>
      <w:r>
        <w:t>1991.04</w:t>
      </w:r>
      <w:r>
        <w:tab/>
        <w:t>141.3</w:t>
      </w:r>
      <w:r>
        <w:tab/>
        <w:t>2.0</w:t>
      </w:r>
      <w:r>
        <w:tab/>
        <w:t>1.1469</w:t>
      </w:r>
      <w:r>
        <w:tab/>
        <w:t>0.0020</w:t>
      </w:r>
    </w:p>
    <w:p w:rsidR="00594F68" w:rsidRDefault="00594F68" w:rsidP="00594F68">
      <w:pPr>
        <w:spacing w:line="240" w:lineRule="auto"/>
      </w:pPr>
      <w:r>
        <w:t>1991.12</w:t>
      </w:r>
      <w:r>
        <w:tab/>
        <w:t>140.0</w:t>
      </w:r>
      <w:r>
        <w:tab/>
        <w:t>3.7</w:t>
      </w:r>
      <w:r>
        <w:tab/>
        <w:t>1.1457</w:t>
      </w:r>
      <w:r>
        <w:tab/>
        <w:t>0.0037</w:t>
      </w:r>
    </w:p>
    <w:p w:rsidR="00594F68" w:rsidRDefault="00594F68" w:rsidP="00594F68">
      <w:pPr>
        <w:spacing w:line="240" w:lineRule="auto"/>
      </w:pPr>
      <w:r>
        <w:t>1991.20</w:t>
      </w:r>
      <w:r>
        <w:tab/>
        <w:t>137.7</w:t>
      </w:r>
      <w:r>
        <w:tab/>
        <w:t>5.3</w:t>
      </w:r>
      <w:r>
        <w:tab/>
        <w:t>1.1433</w:t>
      </w:r>
      <w:r>
        <w:tab/>
        <w:t>0.0053</w:t>
      </w:r>
    </w:p>
    <w:p w:rsidR="00594F68" w:rsidRDefault="00594F68" w:rsidP="00594F68">
      <w:pPr>
        <w:spacing w:line="240" w:lineRule="auto"/>
      </w:pPr>
      <w:r>
        <w:t>1991.28</w:t>
      </w:r>
      <w:r>
        <w:tab/>
        <w:t>139.1</w:t>
      </w:r>
      <w:r>
        <w:tab/>
        <w:t>3.6</w:t>
      </w:r>
      <w:r>
        <w:tab/>
        <w:t>1.1448</w:t>
      </w:r>
      <w:r>
        <w:tab/>
        <w:t>0.0036</w:t>
      </w:r>
    </w:p>
    <w:p w:rsidR="00594F68" w:rsidRDefault="00594F68" w:rsidP="00594F68">
      <w:pPr>
        <w:spacing w:line="240" w:lineRule="auto"/>
      </w:pPr>
      <w:r>
        <w:t>1991.37</w:t>
      </w:r>
      <w:r>
        <w:tab/>
        <w:t>139.0</w:t>
      </w:r>
      <w:r>
        <w:tab/>
        <w:t>3.6</w:t>
      </w:r>
      <w:r>
        <w:tab/>
        <w:t>1.1447</w:t>
      </w:r>
      <w:r>
        <w:tab/>
        <w:t>0.0036</w:t>
      </w:r>
    </w:p>
    <w:p w:rsidR="00594F68" w:rsidRDefault="00594F68" w:rsidP="00594F68">
      <w:pPr>
        <w:spacing w:line="240" w:lineRule="auto"/>
      </w:pPr>
      <w:r>
        <w:t>1991.45</w:t>
      </w:r>
      <w:r>
        <w:tab/>
        <w:t>142.6</w:t>
      </w:r>
      <w:r>
        <w:tab/>
        <w:t>4.4</w:t>
      </w:r>
      <w:r>
        <w:tab/>
        <w:t>1.1484</w:t>
      </w:r>
      <w:r>
        <w:tab/>
        <w:t>0.0044</w:t>
      </w:r>
    </w:p>
    <w:p w:rsidR="00594F68" w:rsidRDefault="00594F68" w:rsidP="00594F68">
      <w:pPr>
        <w:spacing w:line="240" w:lineRule="auto"/>
      </w:pPr>
      <w:r>
        <w:t>1991.53</w:t>
      </w:r>
      <w:r>
        <w:tab/>
        <w:t>141.4</w:t>
      </w:r>
      <w:r>
        <w:tab/>
        <w:t>3.3</w:t>
      </w:r>
      <w:r>
        <w:tab/>
        <w:t>1.1471</w:t>
      </w:r>
      <w:r>
        <w:tab/>
        <w:t>0.0033</w:t>
      </w:r>
    </w:p>
    <w:p w:rsidR="00594F68" w:rsidRDefault="00594F68" w:rsidP="00594F68">
      <w:pPr>
        <w:spacing w:line="240" w:lineRule="auto"/>
      </w:pPr>
      <w:r>
        <w:t>1991.62</w:t>
      </w:r>
      <w:r>
        <w:tab/>
        <w:t>143.5</w:t>
      </w:r>
      <w:r>
        <w:tab/>
        <w:t>4.9</w:t>
      </w:r>
      <w:r>
        <w:tab/>
        <w:t>1.1493</w:t>
      </w:r>
      <w:r>
        <w:tab/>
        <w:t>0.0050</w:t>
      </w:r>
    </w:p>
    <w:p w:rsidR="00594F68" w:rsidRDefault="00594F68" w:rsidP="00594F68">
      <w:pPr>
        <w:spacing w:line="240" w:lineRule="auto"/>
      </w:pPr>
      <w:r>
        <w:t>1991.70</w:t>
      </w:r>
      <w:r>
        <w:tab/>
        <w:t>145.3</w:t>
      </w:r>
      <w:r>
        <w:tab/>
        <w:t>5.2</w:t>
      </w:r>
      <w:r>
        <w:tab/>
        <w:t>1.1511</w:t>
      </w:r>
      <w:r>
        <w:tab/>
        <w:t>0.0052</w:t>
      </w:r>
    </w:p>
    <w:p w:rsidR="00594F68" w:rsidRDefault="00594F68" w:rsidP="00594F68">
      <w:pPr>
        <w:spacing w:line="240" w:lineRule="auto"/>
      </w:pPr>
      <w:r>
        <w:t>1991.79</w:t>
      </w:r>
      <w:r>
        <w:tab/>
        <w:t>136.8</w:t>
      </w:r>
      <w:r>
        <w:tab/>
        <w:t>3.9</w:t>
      </w:r>
      <w:r>
        <w:tab/>
        <w:t>1.1426</w:t>
      </w:r>
      <w:r>
        <w:tab/>
        <w:t>0.0039</w:t>
      </w:r>
    </w:p>
    <w:p w:rsidR="00594F68" w:rsidRDefault="00594F68" w:rsidP="00594F68">
      <w:pPr>
        <w:spacing w:line="240" w:lineRule="auto"/>
      </w:pPr>
      <w:r>
        <w:t>1991.87</w:t>
      </w:r>
      <w:r>
        <w:tab/>
        <w:t>138.2</w:t>
      </w:r>
      <w:r>
        <w:tab/>
        <w:t>2.9</w:t>
      </w:r>
      <w:r>
        <w:tab/>
        <w:t>1.1440</w:t>
      </w:r>
      <w:r>
        <w:tab/>
        <w:t>0.0029</w:t>
      </w:r>
    </w:p>
    <w:p w:rsidR="00594F68" w:rsidRDefault="00594F68" w:rsidP="00594F68">
      <w:pPr>
        <w:spacing w:line="240" w:lineRule="auto"/>
      </w:pPr>
      <w:r>
        <w:t>1991.95</w:t>
      </w:r>
      <w:r>
        <w:tab/>
        <w:t>139.9</w:t>
      </w:r>
      <w:r>
        <w:tab/>
        <w:t>5.1</w:t>
      </w:r>
      <w:r>
        <w:tab/>
        <w:t>1.1456</w:t>
      </w:r>
      <w:r>
        <w:tab/>
        <w:t>0.0051</w:t>
      </w:r>
    </w:p>
    <w:p w:rsidR="00594F68" w:rsidRDefault="00594F68" w:rsidP="00594F68">
      <w:pPr>
        <w:spacing w:line="240" w:lineRule="auto"/>
      </w:pPr>
      <w:r>
        <w:t>1992.04</w:t>
      </w:r>
      <w:r>
        <w:tab/>
        <w:t>135.7</w:t>
      </w:r>
      <w:r>
        <w:tab/>
        <w:t>3.9</w:t>
      </w:r>
      <w:r>
        <w:tab/>
        <w:t>1.1415</w:t>
      </w:r>
      <w:r>
        <w:tab/>
        <w:t>0.0039</w:t>
      </w:r>
    </w:p>
    <w:p w:rsidR="00594F68" w:rsidRDefault="00594F68" w:rsidP="00594F68">
      <w:pPr>
        <w:spacing w:line="240" w:lineRule="auto"/>
      </w:pPr>
      <w:r>
        <w:t>1992.12</w:t>
      </w:r>
      <w:r>
        <w:tab/>
        <w:t>130.4</w:t>
      </w:r>
      <w:r>
        <w:tab/>
        <w:t>5.6</w:t>
      </w:r>
      <w:r>
        <w:tab/>
        <w:t>1.1361</w:t>
      </w:r>
      <w:r>
        <w:tab/>
        <w:t>0.0056</w:t>
      </w:r>
    </w:p>
    <w:p w:rsidR="00594F68" w:rsidRDefault="00594F68" w:rsidP="00594F68">
      <w:pPr>
        <w:spacing w:line="240" w:lineRule="auto"/>
      </w:pPr>
      <w:r>
        <w:t>1992.20</w:t>
      </w:r>
      <w:r>
        <w:tab/>
        <w:t>133.5</w:t>
      </w:r>
      <w:r>
        <w:tab/>
        <w:t>8.0</w:t>
      </w:r>
      <w:r>
        <w:tab/>
        <w:t>1.1393</w:t>
      </w:r>
      <w:r>
        <w:tab/>
        <w:t>0.0080</w:t>
      </w:r>
    </w:p>
    <w:p w:rsidR="00594F68" w:rsidRDefault="00594F68" w:rsidP="00594F68">
      <w:pPr>
        <w:spacing w:line="240" w:lineRule="auto"/>
      </w:pPr>
      <w:r>
        <w:t>1992.28</w:t>
      </w:r>
      <w:r>
        <w:tab/>
        <w:t>134.4</w:t>
      </w:r>
      <w:r>
        <w:tab/>
        <w:t>4.8</w:t>
      </w:r>
      <w:r>
        <w:tab/>
        <w:t>1.1402</w:t>
      </w:r>
      <w:r>
        <w:tab/>
        <w:t>0.0048</w:t>
      </w:r>
    </w:p>
    <w:p w:rsidR="00594F68" w:rsidRDefault="00594F68" w:rsidP="00594F68">
      <w:pPr>
        <w:spacing w:line="240" w:lineRule="auto"/>
      </w:pPr>
      <w:r>
        <w:t>1992.37</w:t>
      </w:r>
      <w:r>
        <w:tab/>
        <w:t>134.6</w:t>
      </w:r>
      <w:r>
        <w:tab/>
        <w:t>5.0</w:t>
      </w:r>
      <w:r>
        <w:tab/>
        <w:t>1.1405</w:t>
      </w:r>
      <w:r>
        <w:tab/>
        <w:t>0.0051</w:t>
      </w:r>
    </w:p>
    <w:p w:rsidR="00594F68" w:rsidRDefault="00594F68" w:rsidP="00594F68">
      <w:pPr>
        <w:spacing w:line="240" w:lineRule="auto"/>
      </w:pPr>
      <w:r>
        <w:t>1992.45</w:t>
      </w:r>
      <w:r>
        <w:tab/>
        <w:t>136.0</w:t>
      </w:r>
      <w:r>
        <w:tab/>
        <w:t>2.7</w:t>
      </w:r>
      <w:r>
        <w:tab/>
        <w:t>1.1418</w:t>
      </w:r>
      <w:r>
        <w:tab/>
        <w:t>0.0027</w:t>
      </w:r>
    </w:p>
    <w:p w:rsidR="00594F68" w:rsidRDefault="00594F68" w:rsidP="00594F68">
      <w:pPr>
        <w:spacing w:line="240" w:lineRule="auto"/>
      </w:pPr>
      <w:r>
        <w:t>1992.53</w:t>
      </w:r>
      <w:r>
        <w:tab/>
        <w:t>134.7</w:t>
      </w:r>
      <w:r>
        <w:tab/>
        <w:t>1.6</w:t>
      </w:r>
      <w:r>
        <w:tab/>
        <w:t>1.1406</w:t>
      </w:r>
      <w:r>
        <w:tab/>
        <w:t>0.0017</w:t>
      </w:r>
    </w:p>
    <w:p w:rsidR="00594F68" w:rsidRDefault="00594F68" w:rsidP="00594F68">
      <w:pPr>
        <w:spacing w:line="240" w:lineRule="auto"/>
      </w:pPr>
      <w:r>
        <w:t>1992.62</w:t>
      </w:r>
      <w:r>
        <w:tab/>
        <w:t>136.4</w:t>
      </w:r>
      <w:r>
        <w:tab/>
        <w:t>3.3</w:t>
      </w:r>
      <w:r>
        <w:tab/>
        <w:t>1.1423</w:t>
      </w:r>
      <w:r>
        <w:tab/>
        <w:t>0.0033</w:t>
      </w:r>
    </w:p>
    <w:p w:rsidR="00594F68" w:rsidRDefault="00594F68" w:rsidP="00594F68">
      <w:pPr>
        <w:spacing w:line="240" w:lineRule="auto"/>
      </w:pPr>
      <w:r>
        <w:t>1992.70</w:t>
      </w:r>
      <w:r>
        <w:tab/>
        <w:t>136.0</w:t>
      </w:r>
      <w:r>
        <w:tab/>
        <w:t>2.3</w:t>
      </w:r>
      <w:r>
        <w:tab/>
        <w:t>1.1419</w:t>
      </w:r>
      <w:r>
        <w:tab/>
        <w:t>0.0023</w:t>
      </w:r>
    </w:p>
    <w:p w:rsidR="00594F68" w:rsidRDefault="00594F68" w:rsidP="00594F68">
      <w:pPr>
        <w:spacing w:line="240" w:lineRule="auto"/>
      </w:pPr>
      <w:r>
        <w:t>1992.79</w:t>
      </w:r>
      <w:r>
        <w:tab/>
        <w:t>133.8</w:t>
      </w:r>
      <w:r>
        <w:tab/>
        <w:t>2.5</w:t>
      </w:r>
      <w:r>
        <w:tab/>
        <w:t>1.1397</w:t>
      </w:r>
      <w:r>
        <w:tab/>
        <w:t>0.0025</w:t>
      </w:r>
    </w:p>
    <w:p w:rsidR="00594F68" w:rsidRDefault="00594F68" w:rsidP="00594F68">
      <w:pPr>
        <w:spacing w:line="240" w:lineRule="auto"/>
      </w:pPr>
      <w:r>
        <w:t>1992.87</w:t>
      </w:r>
      <w:r>
        <w:tab/>
        <w:t>134.4</w:t>
      </w:r>
      <w:r>
        <w:tab/>
        <w:t>2.1</w:t>
      </w:r>
      <w:r>
        <w:tab/>
        <w:t>1.1403</w:t>
      </w:r>
      <w:r>
        <w:tab/>
        <w:t>0.0021</w:t>
      </w:r>
    </w:p>
    <w:p w:rsidR="00594F68" w:rsidRDefault="00594F68" w:rsidP="00594F68">
      <w:pPr>
        <w:spacing w:line="240" w:lineRule="auto"/>
      </w:pPr>
      <w:r>
        <w:t>1992.95</w:t>
      </w:r>
      <w:r>
        <w:tab/>
        <w:t>130.5</w:t>
      </w:r>
      <w:r>
        <w:tab/>
        <w:t>3.5</w:t>
      </w:r>
      <w:r>
        <w:tab/>
        <w:t>1.1364</w:t>
      </w:r>
      <w:r>
        <w:tab/>
        <w:t>0.0035</w:t>
      </w:r>
    </w:p>
    <w:p w:rsidR="00594F68" w:rsidRDefault="00594F68" w:rsidP="00594F68">
      <w:pPr>
        <w:spacing w:line="240" w:lineRule="auto"/>
      </w:pPr>
      <w:r>
        <w:t>1993.04</w:t>
      </w:r>
      <w:r>
        <w:tab/>
        <w:t>130.5</w:t>
      </w:r>
      <w:r>
        <w:tab/>
        <w:t>3.5</w:t>
      </w:r>
      <w:r>
        <w:tab/>
        <w:t>1.1364</w:t>
      </w:r>
      <w:r>
        <w:tab/>
        <w:t>0.0035</w:t>
      </w:r>
    </w:p>
    <w:p w:rsidR="00594F68" w:rsidRDefault="00594F68" w:rsidP="00594F68">
      <w:pPr>
        <w:spacing w:line="240" w:lineRule="auto"/>
      </w:pPr>
      <w:r>
        <w:t>1993.12</w:t>
      </w:r>
      <w:r>
        <w:tab/>
        <w:t>128.4</w:t>
      </w:r>
      <w:r>
        <w:tab/>
        <w:t>4.0</w:t>
      </w:r>
      <w:r>
        <w:tab/>
        <w:t>1.1343</w:t>
      </w:r>
      <w:r>
        <w:tab/>
        <w:t>0.0040</w:t>
      </w:r>
    </w:p>
    <w:p w:rsidR="00594F68" w:rsidRDefault="00594F68" w:rsidP="00594F68">
      <w:pPr>
        <w:spacing w:line="240" w:lineRule="auto"/>
      </w:pPr>
      <w:r>
        <w:t>1993.20</w:t>
      </w:r>
      <w:r>
        <w:tab/>
        <w:t>125.5</w:t>
      </w:r>
      <w:r>
        <w:tab/>
        <w:t>5.1</w:t>
      </w:r>
      <w:r>
        <w:tab/>
        <w:t>1.1314</w:t>
      </w:r>
      <w:r>
        <w:tab/>
        <w:t>0.0051</w:t>
      </w:r>
    </w:p>
    <w:p w:rsidR="00594F68" w:rsidRDefault="00594F68" w:rsidP="00594F68">
      <w:pPr>
        <w:spacing w:line="240" w:lineRule="auto"/>
      </w:pPr>
      <w:r>
        <w:t>1993.28</w:t>
      </w:r>
      <w:r>
        <w:tab/>
        <w:t>125.0</w:t>
      </w:r>
      <w:r>
        <w:tab/>
        <w:t>1.3</w:t>
      </w:r>
      <w:r>
        <w:tab/>
        <w:t>1.1309</w:t>
      </w:r>
      <w:r>
        <w:tab/>
        <w:t>0.0013</w:t>
      </w:r>
    </w:p>
    <w:p w:rsidR="00594F68" w:rsidRDefault="00594F68" w:rsidP="00594F68">
      <w:pPr>
        <w:spacing w:line="240" w:lineRule="auto"/>
      </w:pPr>
      <w:r>
        <w:t>1993.37</w:t>
      </w:r>
      <w:r>
        <w:tab/>
        <w:t>128.7</w:t>
      </w:r>
      <w:r>
        <w:tab/>
        <w:t>3.1</w:t>
      </w:r>
      <w:r>
        <w:tab/>
        <w:t>1.1347</w:t>
      </w:r>
      <w:r>
        <w:tab/>
        <w:t>0.0031</w:t>
      </w:r>
    </w:p>
    <w:p w:rsidR="00594F68" w:rsidRDefault="00594F68" w:rsidP="00594F68">
      <w:pPr>
        <w:spacing w:line="240" w:lineRule="auto"/>
      </w:pPr>
      <w:r>
        <w:t>1993.45</w:t>
      </w:r>
      <w:r>
        <w:tab/>
        <w:t>127.1</w:t>
      </w:r>
      <w:r>
        <w:tab/>
        <w:t>1.2</w:t>
      </w:r>
      <w:r>
        <w:tab/>
        <w:t>1.1331</w:t>
      </w:r>
      <w:r>
        <w:tab/>
        <w:t>0.0012</w:t>
      </w:r>
    </w:p>
    <w:p w:rsidR="00594F68" w:rsidRDefault="00594F68" w:rsidP="00594F68">
      <w:pPr>
        <w:spacing w:line="240" w:lineRule="auto"/>
      </w:pPr>
      <w:r>
        <w:lastRenderedPageBreak/>
        <w:t>1993.53</w:t>
      </w:r>
      <w:r>
        <w:tab/>
        <w:t>125.7</w:t>
      </w:r>
      <w:r>
        <w:tab/>
        <w:t>5.4</w:t>
      </w:r>
      <w:r>
        <w:tab/>
        <w:t>1.1317</w:t>
      </w:r>
      <w:r>
        <w:tab/>
        <w:t>0.0054</w:t>
      </w:r>
    </w:p>
    <w:p w:rsidR="00594F68" w:rsidRDefault="00594F68" w:rsidP="00594F68">
      <w:pPr>
        <w:spacing w:line="240" w:lineRule="auto"/>
      </w:pPr>
      <w:r>
        <w:t>1993.62</w:t>
      </w:r>
      <w:r>
        <w:tab/>
        <w:t>124.7</w:t>
      </w:r>
      <w:r>
        <w:tab/>
        <w:t>1.3</w:t>
      </w:r>
      <w:r>
        <w:tab/>
        <w:t>1.1307</w:t>
      </w:r>
      <w:r>
        <w:tab/>
        <w:t>0.0013</w:t>
      </w:r>
    </w:p>
    <w:p w:rsidR="00594F68" w:rsidRDefault="00594F68" w:rsidP="00594F68">
      <w:pPr>
        <w:spacing w:line="240" w:lineRule="auto"/>
      </w:pPr>
      <w:r>
        <w:t>1993.70</w:t>
      </w:r>
      <w:r>
        <w:tab/>
        <w:t>126.1</w:t>
      </w:r>
      <w:r>
        <w:tab/>
        <w:t>1.5</w:t>
      </w:r>
      <w:r>
        <w:tab/>
        <w:t>1.1320</w:t>
      </w:r>
      <w:r>
        <w:tab/>
        <w:t>0.0015</w:t>
      </w:r>
    </w:p>
    <w:p w:rsidR="00594F68" w:rsidRDefault="00594F68" w:rsidP="00594F68">
      <w:pPr>
        <w:spacing w:line="240" w:lineRule="auto"/>
      </w:pPr>
      <w:r>
        <w:t>1993.79</w:t>
      </w:r>
      <w:r>
        <w:tab/>
        <w:t>124.9</w:t>
      </w:r>
      <w:r>
        <w:tab/>
        <w:t>1.9</w:t>
      </w:r>
      <w:r>
        <w:tab/>
        <w:t>1.1309</w:t>
      </w:r>
      <w:r>
        <w:tab/>
        <w:t>0.0019</w:t>
      </w:r>
    </w:p>
    <w:p w:rsidR="00594F68" w:rsidRDefault="00594F68" w:rsidP="00594F68">
      <w:pPr>
        <w:spacing w:line="240" w:lineRule="auto"/>
      </w:pPr>
      <w:r>
        <w:t>1993.87</w:t>
      </w:r>
      <w:r>
        <w:tab/>
        <w:t>121.1</w:t>
      </w:r>
      <w:r>
        <w:tab/>
        <w:t>7.9</w:t>
      </w:r>
      <w:r>
        <w:tab/>
        <w:t>1.1270</w:t>
      </w:r>
      <w:r>
        <w:tab/>
        <w:t>0.0079</w:t>
      </w:r>
    </w:p>
    <w:p w:rsidR="00594F68" w:rsidRDefault="00594F68" w:rsidP="00594F68">
      <w:pPr>
        <w:spacing w:line="240" w:lineRule="auto"/>
      </w:pPr>
      <w:r>
        <w:t>1993.95</w:t>
      </w:r>
      <w:r>
        <w:tab/>
        <w:t>121.1</w:t>
      </w:r>
      <w:r>
        <w:tab/>
        <w:t>4.9</w:t>
      </w:r>
      <w:r>
        <w:tab/>
        <w:t>1.1271</w:t>
      </w:r>
      <w:r>
        <w:tab/>
        <w:t>0.0049</w:t>
      </w:r>
    </w:p>
    <w:p w:rsidR="00594F68" w:rsidRDefault="00594F68" w:rsidP="00594F68">
      <w:pPr>
        <w:spacing w:line="240" w:lineRule="auto"/>
      </w:pPr>
      <w:r>
        <w:t>1994.04</w:t>
      </w:r>
      <w:r>
        <w:tab/>
        <w:t>120.5</w:t>
      </w:r>
      <w:r>
        <w:tab/>
        <w:t>4.9</w:t>
      </w:r>
      <w:r>
        <w:tab/>
        <w:t>1.1265</w:t>
      </w:r>
      <w:r>
        <w:tab/>
        <w:t>0.0049</w:t>
      </w:r>
    </w:p>
    <w:p w:rsidR="00594F68" w:rsidRDefault="00594F68" w:rsidP="00594F68">
      <w:pPr>
        <w:spacing w:line="240" w:lineRule="auto"/>
      </w:pPr>
      <w:r>
        <w:t>1994.12</w:t>
      </w:r>
      <w:r>
        <w:tab/>
        <w:t>115.5</w:t>
      </w:r>
      <w:r>
        <w:tab/>
        <w:t>1.7</w:t>
      </w:r>
      <w:r>
        <w:tab/>
        <w:t>1.1215</w:t>
      </w:r>
      <w:r>
        <w:tab/>
        <w:t>0.0017</w:t>
      </w:r>
    </w:p>
    <w:p w:rsidR="00594F68" w:rsidRDefault="00594F68" w:rsidP="00594F68">
      <w:pPr>
        <w:spacing w:line="240" w:lineRule="auto"/>
      </w:pPr>
      <w:r>
        <w:t>1994.20</w:t>
      </w:r>
      <w:r>
        <w:tab/>
        <w:t>120.3</w:t>
      </w:r>
      <w:r>
        <w:tab/>
        <w:t>1.3</w:t>
      </w:r>
      <w:r>
        <w:tab/>
        <w:t>1.1263</w:t>
      </w:r>
      <w:r>
        <w:tab/>
        <w:t>0.0013</w:t>
      </w:r>
    </w:p>
    <w:p w:rsidR="00594F68" w:rsidRDefault="00594F68" w:rsidP="00594F68">
      <w:pPr>
        <w:spacing w:line="240" w:lineRule="auto"/>
      </w:pPr>
      <w:r>
        <w:t>1994.28</w:t>
      </w:r>
      <w:r>
        <w:tab/>
        <w:t>115.5</w:t>
      </w:r>
      <w:r>
        <w:tab/>
        <w:t>3.6</w:t>
      </w:r>
      <w:r>
        <w:tab/>
        <w:t>1.1215</w:t>
      </w:r>
      <w:r>
        <w:tab/>
        <w:t>0.0036</w:t>
      </w:r>
    </w:p>
    <w:p w:rsidR="00594F68" w:rsidRDefault="00594F68" w:rsidP="00594F68">
      <w:pPr>
        <w:spacing w:line="240" w:lineRule="auto"/>
      </w:pPr>
      <w:r>
        <w:t>1994.37</w:t>
      </w:r>
      <w:r>
        <w:tab/>
        <w:t>118.7</w:t>
      </w:r>
      <w:r>
        <w:tab/>
        <w:t>3.8</w:t>
      </w:r>
      <w:r>
        <w:tab/>
        <w:t>1.1248</w:t>
      </w:r>
      <w:r>
        <w:tab/>
        <w:t>0.0038</w:t>
      </w:r>
    </w:p>
    <w:p w:rsidR="00594F68" w:rsidRDefault="00594F68" w:rsidP="00594F68">
      <w:pPr>
        <w:spacing w:line="240" w:lineRule="auto"/>
      </w:pPr>
      <w:r>
        <w:t>1994.45</w:t>
      </w:r>
      <w:r>
        <w:tab/>
        <w:t>120.1</w:t>
      </w:r>
      <w:r>
        <w:tab/>
        <w:t>5.1</w:t>
      </w:r>
      <w:r>
        <w:tab/>
        <w:t>1.1262</w:t>
      </w:r>
      <w:r>
        <w:tab/>
        <w:t>0.0052</w:t>
      </w:r>
    </w:p>
    <w:p w:rsidR="00594F68" w:rsidRDefault="00594F68" w:rsidP="00594F68">
      <w:pPr>
        <w:spacing w:line="240" w:lineRule="auto"/>
      </w:pPr>
      <w:r>
        <w:t>1994.53</w:t>
      </w:r>
      <w:r>
        <w:tab/>
        <w:t>121.2</w:t>
      </w:r>
      <w:r>
        <w:tab/>
        <w:t>4.2</w:t>
      </w:r>
      <w:r>
        <w:tab/>
        <w:t>1.1273</w:t>
      </w:r>
      <w:r>
        <w:tab/>
        <w:t>0.0042</w:t>
      </w:r>
    </w:p>
    <w:p w:rsidR="00594F68" w:rsidRDefault="00594F68" w:rsidP="00594F68">
      <w:pPr>
        <w:spacing w:line="240" w:lineRule="auto"/>
      </w:pPr>
      <w:r>
        <w:t>1994.62</w:t>
      </w:r>
      <w:r>
        <w:tab/>
        <w:t>118.2</w:t>
      </w:r>
      <w:r>
        <w:tab/>
        <w:t>1.6</w:t>
      </w:r>
      <w:r>
        <w:tab/>
        <w:t>1.1243</w:t>
      </w:r>
      <w:r>
        <w:tab/>
        <w:t>0.0016</w:t>
      </w:r>
    </w:p>
    <w:p w:rsidR="00594F68" w:rsidRDefault="00594F68" w:rsidP="00594F68">
      <w:pPr>
        <w:spacing w:line="240" w:lineRule="auto"/>
      </w:pPr>
      <w:r>
        <w:t>1994.70</w:t>
      </w:r>
      <w:r>
        <w:tab/>
        <w:t>121.0</w:t>
      </w:r>
      <w:r>
        <w:tab/>
        <w:t>2.0</w:t>
      </w:r>
      <w:r>
        <w:tab/>
        <w:t>1.1271</w:t>
      </w:r>
      <w:r>
        <w:tab/>
        <w:t>0.0020</w:t>
      </w:r>
    </w:p>
    <w:p w:rsidR="00594F68" w:rsidRDefault="00594F68" w:rsidP="00594F68">
      <w:pPr>
        <w:spacing w:line="240" w:lineRule="auto"/>
      </w:pPr>
      <w:r>
        <w:t>1994.79</w:t>
      </w:r>
      <w:r>
        <w:tab/>
        <w:t>117.8</w:t>
      </w:r>
      <w:r>
        <w:tab/>
        <w:t>4.7</w:t>
      </w:r>
      <w:r>
        <w:tab/>
        <w:t>1.1239</w:t>
      </w:r>
      <w:r>
        <w:tab/>
        <w:t>0.0047</w:t>
      </w:r>
    </w:p>
    <w:p w:rsidR="00594F68" w:rsidRDefault="00594F68" w:rsidP="00594F68">
      <w:pPr>
        <w:spacing w:line="240" w:lineRule="auto"/>
      </w:pPr>
      <w:r>
        <w:t>1994.87</w:t>
      </w:r>
      <w:r>
        <w:tab/>
        <w:t>119.8</w:t>
      </w:r>
      <w:r>
        <w:tab/>
        <w:t>2.0</w:t>
      </w:r>
      <w:r>
        <w:tab/>
        <w:t>1.1259</w:t>
      </w:r>
      <w:r>
        <w:tab/>
        <w:t>0.0020</w:t>
      </w:r>
    </w:p>
    <w:p w:rsidR="00594F68" w:rsidRDefault="00594F68" w:rsidP="00594F68">
      <w:pPr>
        <w:spacing w:line="240" w:lineRule="auto"/>
      </w:pPr>
      <w:r>
        <w:t>1994.95</w:t>
      </w:r>
      <w:r>
        <w:tab/>
        <w:t>116.1</w:t>
      </w:r>
      <w:r>
        <w:tab/>
        <w:t>4.8</w:t>
      </w:r>
      <w:r>
        <w:tab/>
        <w:t>1.1222</w:t>
      </w:r>
      <w:r>
        <w:tab/>
        <w:t>0.0048</w:t>
      </w:r>
    </w:p>
    <w:p w:rsidR="00594F68" w:rsidRDefault="00594F68" w:rsidP="00594F68">
      <w:pPr>
        <w:spacing w:line="240" w:lineRule="auto"/>
      </w:pPr>
      <w:r>
        <w:t>1995.04</w:t>
      </w:r>
      <w:r>
        <w:tab/>
        <w:t>117.7</w:t>
      </w:r>
      <w:r>
        <w:tab/>
        <w:t>3.0</w:t>
      </w:r>
      <w:r>
        <w:tab/>
        <w:t>1.1238</w:t>
      </w:r>
      <w:r>
        <w:tab/>
        <w:t>0.0030</w:t>
      </w:r>
    </w:p>
    <w:p w:rsidR="00594F68" w:rsidRDefault="00594F68" w:rsidP="00594F68">
      <w:pPr>
        <w:spacing w:line="240" w:lineRule="auto"/>
      </w:pPr>
      <w:r>
        <w:t>1995.12</w:t>
      </w:r>
      <w:r>
        <w:tab/>
        <w:t>115.0</w:t>
      </w:r>
      <w:r>
        <w:tab/>
        <w:t>1.3</w:t>
      </w:r>
      <w:r>
        <w:tab/>
        <w:t>1.1211</w:t>
      </w:r>
      <w:r>
        <w:tab/>
        <w:t>0.0013</w:t>
      </w:r>
    </w:p>
    <w:p w:rsidR="00594F68" w:rsidRDefault="00594F68" w:rsidP="00594F68">
      <w:pPr>
        <w:spacing w:line="240" w:lineRule="auto"/>
      </w:pPr>
      <w:r>
        <w:t>1995.20</w:t>
      </w:r>
      <w:r>
        <w:tab/>
        <w:t>114.6</w:t>
      </w:r>
      <w:r>
        <w:tab/>
        <w:t>1.9</w:t>
      </w:r>
      <w:r>
        <w:tab/>
        <w:t>1.1207</w:t>
      </w:r>
      <w:r>
        <w:tab/>
        <w:t>0.0019</w:t>
      </w:r>
    </w:p>
    <w:p w:rsidR="00594F68" w:rsidRDefault="00594F68" w:rsidP="00594F68">
      <w:pPr>
        <w:spacing w:line="240" w:lineRule="auto"/>
      </w:pPr>
      <w:r>
        <w:t>1995.28</w:t>
      </w:r>
      <w:r>
        <w:tab/>
        <w:t>111.5</w:t>
      </w:r>
      <w:r>
        <w:tab/>
        <w:t>4.1</w:t>
      </w:r>
      <w:r>
        <w:tab/>
        <w:t>1.1176</w:t>
      </w:r>
      <w:r>
        <w:tab/>
        <w:t>0.0041</w:t>
      </w:r>
    </w:p>
    <w:p w:rsidR="00594F68" w:rsidRDefault="00594F68" w:rsidP="00594F68">
      <w:pPr>
        <w:spacing w:line="240" w:lineRule="auto"/>
      </w:pPr>
      <w:r>
        <w:t>1995.37</w:t>
      </w:r>
      <w:r>
        <w:tab/>
        <w:t>114.6</w:t>
      </w:r>
      <w:r>
        <w:tab/>
        <w:t>1.3</w:t>
      </w:r>
      <w:r>
        <w:tab/>
        <w:t>1.1207</w:t>
      </w:r>
      <w:r>
        <w:tab/>
        <w:t>0.0013</w:t>
      </w:r>
    </w:p>
    <w:p w:rsidR="00594F68" w:rsidRDefault="00594F68" w:rsidP="00594F68">
      <w:pPr>
        <w:spacing w:line="240" w:lineRule="auto"/>
      </w:pPr>
      <w:r>
        <w:t>1995.45</w:t>
      </w:r>
      <w:r>
        <w:tab/>
        <w:t>112.4</w:t>
      </w:r>
      <w:r>
        <w:tab/>
        <w:t>1.0</w:t>
      </w:r>
      <w:r>
        <w:tab/>
        <w:t>1.1186</w:t>
      </w:r>
      <w:r>
        <w:tab/>
        <w:t>0.0010</w:t>
      </w:r>
    </w:p>
    <w:p w:rsidR="00594F68" w:rsidRDefault="00594F68" w:rsidP="00594F68">
      <w:pPr>
        <w:spacing w:line="240" w:lineRule="auto"/>
      </w:pPr>
      <w:r>
        <w:t>1995.53</w:t>
      </w:r>
      <w:r>
        <w:tab/>
        <w:t>114.6</w:t>
      </w:r>
      <w:r>
        <w:tab/>
        <w:t>1.8</w:t>
      </w:r>
      <w:r>
        <w:tab/>
        <w:t>1.1208</w:t>
      </w:r>
      <w:r>
        <w:tab/>
        <w:t>0.0018</w:t>
      </w:r>
    </w:p>
    <w:p w:rsidR="00594F68" w:rsidRDefault="00594F68" w:rsidP="00594F68">
      <w:pPr>
        <w:spacing w:line="240" w:lineRule="auto"/>
      </w:pPr>
      <w:r>
        <w:t>1995.62</w:t>
      </w:r>
      <w:r>
        <w:tab/>
        <w:t>112.3</w:t>
      </w:r>
      <w:r>
        <w:tab/>
        <w:t>5.3</w:t>
      </w:r>
      <w:r>
        <w:tab/>
        <w:t>1.1184</w:t>
      </w:r>
      <w:r>
        <w:tab/>
        <w:t>0.0054</w:t>
      </w:r>
    </w:p>
    <w:p w:rsidR="00594F68" w:rsidRDefault="00594F68" w:rsidP="00594F68">
      <w:pPr>
        <w:spacing w:line="240" w:lineRule="auto"/>
      </w:pPr>
      <w:r>
        <w:t>1995.70</w:t>
      </w:r>
      <w:r>
        <w:tab/>
        <w:t>113.7</w:t>
      </w:r>
      <w:r>
        <w:tab/>
        <w:t>7.9</w:t>
      </w:r>
      <w:r>
        <w:tab/>
        <w:t>1.1199</w:t>
      </w:r>
      <w:r>
        <w:tab/>
        <w:t>0.0080</w:t>
      </w:r>
    </w:p>
    <w:p w:rsidR="00594F68" w:rsidRDefault="00594F68" w:rsidP="00594F68">
      <w:pPr>
        <w:spacing w:line="240" w:lineRule="auto"/>
      </w:pPr>
      <w:r>
        <w:t>1995.79</w:t>
      </w:r>
      <w:r>
        <w:tab/>
        <w:t>112.9</w:t>
      </w:r>
      <w:r>
        <w:tab/>
        <w:t>5.5</w:t>
      </w:r>
      <w:r>
        <w:tab/>
        <w:t>1.1191</w:t>
      </w:r>
      <w:r>
        <w:tab/>
        <w:t>0.0055</w:t>
      </w:r>
    </w:p>
    <w:p w:rsidR="00594F68" w:rsidRDefault="00594F68" w:rsidP="00594F68">
      <w:pPr>
        <w:spacing w:line="240" w:lineRule="auto"/>
      </w:pPr>
      <w:r>
        <w:t>1995.87</w:t>
      </w:r>
      <w:r>
        <w:tab/>
        <w:t>110.9</w:t>
      </w:r>
      <w:r>
        <w:tab/>
        <w:t>3.3</w:t>
      </w:r>
      <w:r>
        <w:tab/>
        <w:t>1.1171</w:t>
      </w:r>
      <w:r>
        <w:tab/>
        <w:t>0.0033</w:t>
      </w:r>
    </w:p>
    <w:p w:rsidR="00594F68" w:rsidRDefault="00594F68" w:rsidP="00594F68">
      <w:pPr>
        <w:spacing w:line="240" w:lineRule="auto"/>
      </w:pPr>
      <w:r>
        <w:t>1995.95</w:t>
      </w:r>
      <w:r>
        <w:tab/>
        <w:t>110.6</w:t>
      </w:r>
      <w:r>
        <w:tab/>
        <w:t>4.9</w:t>
      </w:r>
      <w:r>
        <w:tab/>
        <w:t>1.1168</w:t>
      </w:r>
      <w:r>
        <w:tab/>
        <w:t>0.0049</w:t>
      </w:r>
    </w:p>
    <w:p w:rsidR="00594F68" w:rsidRDefault="00594F68" w:rsidP="00594F68">
      <w:pPr>
        <w:spacing w:line="240" w:lineRule="auto"/>
      </w:pPr>
      <w:r>
        <w:t>1996.04</w:t>
      </w:r>
      <w:r>
        <w:tab/>
        <w:t>107.8</w:t>
      </w:r>
      <w:r>
        <w:tab/>
        <w:t>3.0</w:t>
      </w:r>
      <w:r>
        <w:tab/>
        <w:t>1.1140</w:t>
      </w:r>
      <w:r>
        <w:tab/>
        <w:t>0.0030</w:t>
      </w:r>
    </w:p>
    <w:p w:rsidR="00594F68" w:rsidRDefault="00594F68" w:rsidP="00594F68">
      <w:pPr>
        <w:spacing w:line="240" w:lineRule="auto"/>
      </w:pPr>
      <w:r>
        <w:t>1996.12</w:t>
      </w:r>
      <w:r>
        <w:tab/>
        <w:t>104.4</w:t>
      </w:r>
      <w:r>
        <w:tab/>
        <w:t>5.6</w:t>
      </w:r>
      <w:r>
        <w:tab/>
        <w:t>1.1106</w:t>
      </w:r>
      <w:r>
        <w:tab/>
        <w:t>0.0056</w:t>
      </w:r>
    </w:p>
    <w:p w:rsidR="00594F68" w:rsidRDefault="00594F68" w:rsidP="00594F68">
      <w:pPr>
        <w:spacing w:line="240" w:lineRule="auto"/>
      </w:pPr>
      <w:r>
        <w:t>1996.20</w:t>
      </w:r>
      <w:r>
        <w:tab/>
        <w:t>105.6</w:t>
      </w:r>
      <w:r>
        <w:tab/>
        <w:t>5.8</w:t>
      </w:r>
      <w:r>
        <w:tab/>
        <w:t>1.1118</w:t>
      </w:r>
      <w:r>
        <w:tab/>
        <w:t>0.0058</w:t>
      </w:r>
    </w:p>
    <w:p w:rsidR="00594F68" w:rsidRDefault="00594F68" w:rsidP="00594F68">
      <w:pPr>
        <w:spacing w:line="240" w:lineRule="auto"/>
      </w:pPr>
      <w:r>
        <w:lastRenderedPageBreak/>
        <w:t>1996.28</w:t>
      </w:r>
      <w:r>
        <w:tab/>
        <w:t>103.2</w:t>
      </w:r>
      <w:r>
        <w:tab/>
        <w:t>1.7</w:t>
      </w:r>
      <w:r>
        <w:tab/>
        <w:t>1.1094</w:t>
      </w:r>
      <w:r>
        <w:tab/>
        <w:t>0.0017</w:t>
      </w:r>
    </w:p>
    <w:p w:rsidR="00594F68" w:rsidRDefault="00594F68" w:rsidP="00594F68">
      <w:pPr>
        <w:spacing w:line="240" w:lineRule="auto"/>
      </w:pPr>
      <w:r>
        <w:t>1996.37</w:t>
      </w:r>
      <w:r>
        <w:tab/>
        <w:t>105.3</w:t>
      </w:r>
      <w:r>
        <w:tab/>
        <w:t>3.8</w:t>
      </w:r>
      <w:r>
        <w:tab/>
        <w:t>1.1115</w:t>
      </w:r>
      <w:r>
        <w:tab/>
        <w:t>0.0039</w:t>
      </w:r>
    </w:p>
    <w:p w:rsidR="00594F68" w:rsidRDefault="00594F68" w:rsidP="00594F68">
      <w:pPr>
        <w:spacing w:line="240" w:lineRule="auto"/>
      </w:pPr>
      <w:r>
        <w:t>1996.45</w:t>
      </w:r>
      <w:r>
        <w:tab/>
        <w:t>106.8</w:t>
      </w:r>
      <w:r>
        <w:tab/>
        <w:t>3.4</w:t>
      </w:r>
      <w:r>
        <w:tab/>
        <w:t>1.1130</w:t>
      </w:r>
      <w:r>
        <w:tab/>
        <w:t>0.0035</w:t>
      </w:r>
    </w:p>
    <w:p w:rsidR="00594F68" w:rsidRDefault="00594F68" w:rsidP="00594F68">
      <w:pPr>
        <w:spacing w:line="240" w:lineRule="auto"/>
      </w:pPr>
      <w:r>
        <w:t>1996.53</w:t>
      </w:r>
      <w:r>
        <w:tab/>
        <w:t>107.7</w:t>
      </w:r>
      <w:r>
        <w:tab/>
        <w:t>1.9</w:t>
      </w:r>
      <w:r>
        <w:tab/>
        <w:t>1.1139</w:t>
      </w:r>
      <w:r>
        <w:tab/>
        <w:t>0.0019</w:t>
      </w:r>
    </w:p>
    <w:p w:rsidR="00594F68" w:rsidRDefault="00594F68" w:rsidP="00594F68">
      <w:pPr>
        <w:spacing w:line="240" w:lineRule="auto"/>
      </w:pPr>
      <w:r>
        <w:t>1996.62</w:t>
      </w:r>
      <w:r>
        <w:tab/>
        <w:t>105.2</w:t>
      </w:r>
      <w:r>
        <w:tab/>
        <w:t>3.4</w:t>
      </w:r>
      <w:r>
        <w:tab/>
        <w:t>1.1115</w:t>
      </w:r>
      <w:r>
        <w:tab/>
        <w:t>0.0034</w:t>
      </w:r>
    </w:p>
    <w:p w:rsidR="00594F68" w:rsidRDefault="00594F68" w:rsidP="00594F68">
      <w:pPr>
        <w:spacing w:line="240" w:lineRule="auto"/>
      </w:pPr>
      <w:r>
        <w:t>1996.70</w:t>
      </w:r>
      <w:r>
        <w:tab/>
        <w:t>105.4</w:t>
      </w:r>
      <w:r>
        <w:tab/>
        <w:t>1.3</w:t>
      </w:r>
      <w:r>
        <w:tab/>
        <w:t>1.1116</w:t>
      </w:r>
      <w:r>
        <w:tab/>
        <w:t>0.0013</w:t>
      </w:r>
    </w:p>
    <w:p w:rsidR="00594F68" w:rsidRDefault="00594F68" w:rsidP="00594F68">
      <w:pPr>
        <w:spacing w:line="240" w:lineRule="auto"/>
      </w:pPr>
      <w:r>
        <w:t>1996.79</w:t>
      </w:r>
      <w:r>
        <w:tab/>
        <w:t>105.8</w:t>
      </w:r>
      <w:r>
        <w:tab/>
        <w:t>2.3</w:t>
      </w:r>
      <w:r>
        <w:tab/>
        <w:t>1.1121</w:t>
      </w:r>
      <w:r>
        <w:tab/>
        <w:t>0.0023</w:t>
      </w:r>
    </w:p>
    <w:p w:rsidR="00594F68" w:rsidRDefault="00594F68" w:rsidP="00594F68">
      <w:pPr>
        <w:spacing w:line="240" w:lineRule="auto"/>
      </w:pPr>
      <w:r>
        <w:t>1996.87</w:t>
      </w:r>
      <w:r>
        <w:tab/>
        <w:t>106.2</w:t>
      </w:r>
      <w:r>
        <w:tab/>
        <w:t>1.5</w:t>
      </w:r>
      <w:r>
        <w:tab/>
        <w:t>1.1124</w:t>
      </w:r>
      <w:r>
        <w:tab/>
        <w:t>0.0015</w:t>
      </w:r>
    </w:p>
    <w:p w:rsidR="00594F68" w:rsidRDefault="00594F68" w:rsidP="00594F68">
      <w:pPr>
        <w:spacing w:line="240" w:lineRule="auto"/>
      </w:pPr>
      <w:r>
        <w:t>1996.95</w:t>
      </w:r>
      <w:r>
        <w:tab/>
        <w:t>103.5</w:t>
      </w:r>
      <w:r>
        <w:tab/>
        <w:t>1.4</w:t>
      </w:r>
      <w:r>
        <w:tab/>
        <w:t>1.1097</w:t>
      </w:r>
      <w:r>
        <w:tab/>
        <w:t>0.0014</w:t>
      </w:r>
    </w:p>
    <w:p w:rsidR="00594F68" w:rsidRDefault="00594F68" w:rsidP="00594F68">
      <w:pPr>
        <w:spacing w:line="240" w:lineRule="auto"/>
      </w:pPr>
      <w:r>
        <w:t>1997.04</w:t>
      </w:r>
      <w:r>
        <w:tab/>
        <w:t>101.0</w:t>
      </w:r>
      <w:r>
        <w:tab/>
        <w:t>1.2</w:t>
      </w:r>
      <w:r>
        <w:tab/>
        <w:t>1.1073</w:t>
      </w:r>
      <w:r>
        <w:tab/>
        <w:t>0.0012</w:t>
      </w:r>
    </w:p>
    <w:p w:rsidR="00594F68" w:rsidRDefault="00594F68" w:rsidP="00594F68">
      <w:pPr>
        <w:spacing w:line="240" w:lineRule="auto"/>
      </w:pPr>
      <w:r>
        <w:t>1997.12</w:t>
      </w:r>
      <w:r>
        <w:tab/>
        <w:t>101.8</w:t>
      </w:r>
      <w:r>
        <w:tab/>
        <w:t>2.8</w:t>
      </w:r>
      <w:r>
        <w:tab/>
        <w:t>1.1081</w:t>
      </w:r>
      <w:r>
        <w:tab/>
        <w:t>0.0029</w:t>
      </w:r>
    </w:p>
    <w:p w:rsidR="00594F68" w:rsidRDefault="00594F68" w:rsidP="00594F68">
      <w:pPr>
        <w:spacing w:line="240" w:lineRule="auto"/>
      </w:pPr>
      <w:r>
        <w:t>1997.20</w:t>
      </w:r>
      <w:r>
        <w:tab/>
        <w:t>105.3</w:t>
      </w:r>
      <w:r>
        <w:tab/>
        <w:t>1.8</w:t>
      </w:r>
      <w:r>
        <w:tab/>
        <w:t>1.1116</w:t>
      </w:r>
      <w:r>
        <w:tab/>
        <w:t>0.0018</w:t>
      </w:r>
    </w:p>
    <w:p w:rsidR="00594F68" w:rsidRDefault="00594F68" w:rsidP="00594F68">
      <w:pPr>
        <w:spacing w:line="240" w:lineRule="auto"/>
      </w:pPr>
      <w:r>
        <w:t>1997.28</w:t>
      </w:r>
      <w:r>
        <w:tab/>
        <w:t>98.1</w:t>
      </w:r>
      <w:r>
        <w:tab/>
        <w:t>4.3</w:t>
      </w:r>
      <w:r>
        <w:tab/>
        <w:t>1.1044</w:t>
      </w:r>
      <w:r>
        <w:tab/>
        <w:t>0.0043</w:t>
      </w:r>
    </w:p>
    <w:p w:rsidR="00594F68" w:rsidRDefault="00594F68" w:rsidP="00594F68">
      <w:pPr>
        <w:spacing w:line="240" w:lineRule="auto"/>
      </w:pPr>
      <w:r>
        <w:t>1997.37</w:t>
      </w:r>
      <w:r>
        <w:tab/>
        <w:t>102.6</w:t>
      </w:r>
      <w:r>
        <w:tab/>
        <w:t>1.4</w:t>
      </w:r>
      <w:r>
        <w:tab/>
        <w:t>1.1089</w:t>
      </w:r>
      <w:r>
        <w:tab/>
        <w:t>0.0014</w:t>
      </w:r>
    </w:p>
    <w:p w:rsidR="00594F68" w:rsidRDefault="00594F68" w:rsidP="00594F68">
      <w:pPr>
        <w:spacing w:line="240" w:lineRule="auto"/>
      </w:pPr>
      <w:r>
        <w:t>1997.45</w:t>
      </w:r>
      <w:r>
        <w:tab/>
        <w:t>101.1</w:t>
      </w:r>
      <w:r>
        <w:tab/>
        <w:t>2.0</w:t>
      </w:r>
      <w:r>
        <w:tab/>
        <w:t>1.1074</w:t>
      </w:r>
      <w:r>
        <w:tab/>
        <w:t>0.0020</w:t>
      </w:r>
    </w:p>
    <w:p w:rsidR="00594F68" w:rsidRDefault="00594F68" w:rsidP="00594F68">
      <w:pPr>
        <w:spacing w:line="240" w:lineRule="auto"/>
      </w:pPr>
      <w:r>
        <w:t>1997.53</w:t>
      </w:r>
      <w:r>
        <w:tab/>
        <w:t>100.1</w:t>
      </w:r>
      <w:r>
        <w:tab/>
        <w:t>1.9</w:t>
      </w:r>
      <w:r>
        <w:tab/>
        <w:t>1.1065</w:t>
      </w:r>
      <w:r>
        <w:tab/>
        <w:t>0.0019</w:t>
      </w:r>
    </w:p>
    <w:p w:rsidR="00594F68" w:rsidRDefault="00594F68" w:rsidP="00594F68">
      <w:pPr>
        <w:spacing w:line="240" w:lineRule="auto"/>
      </w:pPr>
      <w:r>
        <w:t>1997.62</w:t>
      </w:r>
      <w:r>
        <w:tab/>
        <w:t>102.0</w:t>
      </w:r>
      <w:r>
        <w:tab/>
        <w:t>1.6</w:t>
      </w:r>
      <w:r>
        <w:tab/>
        <w:t>1.1084</w:t>
      </w:r>
      <w:r>
        <w:tab/>
        <w:t>0.0016</w:t>
      </w:r>
    </w:p>
    <w:p w:rsidR="00594F68" w:rsidRDefault="00594F68" w:rsidP="00594F68">
      <w:pPr>
        <w:spacing w:line="240" w:lineRule="auto"/>
      </w:pPr>
      <w:r>
        <w:t>1997.70</w:t>
      </w:r>
      <w:r>
        <w:tab/>
        <w:t>101.0</w:t>
      </w:r>
      <w:r>
        <w:tab/>
        <w:t>2.0</w:t>
      </w:r>
      <w:r>
        <w:tab/>
        <w:t>1.1073</w:t>
      </w:r>
      <w:r>
        <w:tab/>
        <w:t>0.0020</w:t>
      </w:r>
    </w:p>
    <w:p w:rsidR="00594F68" w:rsidRDefault="00594F68" w:rsidP="00594F68">
      <w:pPr>
        <w:spacing w:line="240" w:lineRule="auto"/>
      </w:pPr>
      <w:r>
        <w:t>1997.79</w:t>
      </w:r>
      <w:r>
        <w:tab/>
        <w:t>100.6</w:t>
      </w:r>
      <w:r>
        <w:tab/>
        <w:t>2.7</w:t>
      </w:r>
      <w:r>
        <w:tab/>
        <w:t>1.1070</w:t>
      </w:r>
      <w:r>
        <w:tab/>
        <w:t>0.0027</w:t>
      </w:r>
    </w:p>
    <w:p w:rsidR="00594F68" w:rsidRDefault="00594F68" w:rsidP="00594F68">
      <w:pPr>
        <w:spacing w:line="240" w:lineRule="auto"/>
      </w:pPr>
      <w:r>
        <w:t>1997.87</w:t>
      </w:r>
      <w:r>
        <w:tab/>
        <w:t>97.3</w:t>
      </w:r>
      <w:r>
        <w:tab/>
        <w:t>1.5</w:t>
      </w:r>
      <w:r>
        <w:tab/>
        <w:t>1.1037</w:t>
      </w:r>
      <w:r>
        <w:tab/>
        <w:t>0.0015</w:t>
      </w:r>
    </w:p>
    <w:p w:rsidR="00594F68" w:rsidRDefault="00594F68" w:rsidP="00594F68">
      <w:pPr>
        <w:spacing w:line="240" w:lineRule="auto"/>
      </w:pPr>
      <w:r>
        <w:t>1997.95</w:t>
      </w:r>
      <w:r>
        <w:tab/>
        <w:t>99.8</w:t>
      </w:r>
      <w:r>
        <w:tab/>
        <w:t>2.7</w:t>
      </w:r>
      <w:r>
        <w:tab/>
        <w:t>1.1062</w:t>
      </w:r>
      <w:r>
        <w:tab/>
        <w:t>0.0027</w:t>
      </w:r>
    </w:p>
    <w:p w:rsidR="00594F68" w:rsidRDefault="00594F68" w:rsidP="00594F68">
      <w:pPr>
        <w:spacing w:line="240" w:lineRule="auto"/>
      </w:pPr>
      <w:r>
        <w:t>1998.04</w:t>
      </w:r>
      <w:r>
        <w:tab/>
        <w:t>100.5</w:t>
      </w:r>
      <w:r>
        <w:tab/>
        <w:t>1.4</w:t>
      </w:r>
      <w:r>
        <w:tab/>
        <w:t>1.1069</w:t>
      </w:r>
      <w:r>
        <w:tab/>
        <w:t>0.0014</w:t>
      </w:r>
    </w:p>
    <w:p w:rsidR="00594F68" w:rsidRDefault="00594F68" w:rsidP="00594F68">
      <w:pPr>
        <w:spacing w:line="240" w:lineRule="auto"/>
      </w:pPr>
      <w:r>
        <w:t>1998.12</w:t>
      </w:r>
      <w:r>
        <w:tab/>
        <w:t>98.1</w:t>
      </w:r>
      <w:r>
        <w:tab/>
        <w:t>0.9</w:t>
      </w:r>
      <w:r>
        <w:tab/>
        <w:t>1.1045</w:t>
      </w:r>
      <w:r>
        <w:tab/>
        <w:t>0.0009</w:t>
      </w:r>
    </w:p>
    <w:p w:rsidR="00594F68" w:rsidRDefault="00594F68" w:rsidP="00594F68">
      <w:pPr>
        <w:spacing w:line="240" w:lineRule="auto"/>
      </w:pPr>
      <w:r>
        <w:t>1998.20</w:t>
      </w:r>
      <w:r>
        <w:tab/>
        <w:t>95.7</w:t>
      </w:r>
      <w:r>
        <w:tab/>
        <w:t>1.7</w:t>
      </w:r>
      <w:r>
        <w:tab/>
        <w:t>1.1021</w:t>
      </w:r>
      <w:r>
        <w:tab/>
        <w:t>0.0017</w:t>
      </w:r>
    </w:p>
    <w:p w:rsidR="00594F68" w:rsidRDefault="00594F68" w:rsidP="00594F68">
      <w:pPr>
        <w:spacing w:line="240" w:lineRule="auto"/>
      </w:pPr>
      <w:r>
        <w:t>1998.28</w:t>
      </w:r>
      <w:r>
        <w:tab/>
        <w:t>94.9</w:t>
      </w:r>
      <w:r>
        <w:tab/>
        <w:t>1.8</w:t>
      </w:r>
      <w:r>
        <w:tab/>
        <w:t>1.1013</w:t>
      </w:r>
      <w:r>
        <w:tab/>
        <w:t>0.0018</w:t>
      </w:r>
    </w:p>
    <w:p w:rsidR="00594F68" w:rsidRDefault="00594F68" w:rsidP="00594F68">
      <w:pPr>
        <w:spacing w:line="240" w:lineRule="auto"/>
      </w:pPr>
      <w:r>
        <w:t>1998.37</w:t>
      </w:r>
      <w:r>
        <w:tab/>
        <w:t>94.9</w:t>
      </w:r>
      <w:r>
        <w:tab/>
        <w:t>3.7</w:t>
      </w:r>
      <w:r>
        <w:tab/>
        <w:t>1.1013</w:t>
      </w:r>
      <w:r>
        <w:tab/>
        <w:t>0.0037</w:t>
      </w:r>
    </w:p>
    <w:p w:rsidR="00594F68" w:rsidRDefault="00594F68" w:rsidP="00594F68">
      <w:pPr>
        <w:spacing w:line="240" w:lineRule="auto"/>
      </w:pPr>
      <w:r>
        <w:t>1998.45</w:t>
      </w:r>
      <w:r>
        <w:tab/>
        <w:t>98.0</w:t>
      </w:r>
      <w:r>
        <w:tab/>
        <w:t>1.9</w:t>
      </w:r>
      <w:r>
        <w:tab/>
        <w:t>1.1045</w:t>
      </w:r>
      <w:r>
        <w:tab/>
        <w:t>0.0019</w:t>
      </w:r>
    </w:p>
    <w:p w:rsidR="00594F68" w:rsidRDefault="00594F68" w:rsidP="00594F68">
      <w:pPr>
        <w:spacing w:line="240" w:lineRule="auto"/>
      </w:pPr>
      <w:r>
        <w:t>1998.53</w:t>
      </w:r>
      <w:r>
        <w:tab/>
        <w:t>97.1</w:t>
      </w:r>
      <w:r>
        <w:tab/>
        <w:t>4.2</w:t>
      </w:r>
      <w:r>
        <w:tab/>
        <w:t>1.1036</w:t>
      </w:r>
      <w:r>
        <w:tab/>
        <w:t>0.0042</w:t>
      </w:r>
    </w:p>
    <w:p w:rsidR="00594F68" w:rsidRDefault="00594F68" w:rsidP="00594F68">
      <w:pPr>
        <w:spacing w:line="240" w:lineRule="auto"/>
      </w:pPr>
      <w:r>
        <w:t>1998.62</w:t>
      </w:r>
      <w:r>
        <w:tab/>
        <w:t>99.8</w:t>
      </w:r>
      <w:r>
        <w:tab/>
        <w:t>2.3</w:t>
      </w:r>
      <w:r>
        <w:tab/>
        <w:t>1.1063</w:t>
      </w:r>
      <w:r>
        <w:tab/>
        <w:t>0.0023</w:t>
      </w:r>
    </w:p>
    <w:p w:rsidR="00594F68" w:rsidRDefault="00594F68" w:rsidP="00594F68">
      <w:pPr>
        <w:spacing w:line="240" w:lineRule="auto"/>
      </w:pPr>
      <w:r>
        <w:t>1998.70</w:t>
      </w:r>
      <w:r>
        <w:tab/>
        <w:t>98.2</w:t>
      </w:r>
      <w:r>
        <w:tab/>
        <w:t>3.8</w:t>
      </w:r>
      <w:r>
        <w:tab/>
        <w:t>1.1047</w:t>
      </w:r>
      <w:r>
        <w:tab/>
        <w:t>0.0038</w:t>
      </w:r>
    </w:p>
    <w:p w:rsidR="00594F68" w:rsidRDefault="00594F68" w:rsidP="00594F68">
      <w:pPr>
        <w:spacing w:line="240" w:lineRule="auto"/>
      </w:pPr>
      <w:r>
        <w:t>1998.79</w:t>
      </w:r>
      <w:r>
        <w:tab/>
        <w:t>96.6</w:t>
      </w:r>
      <w:r>
        <w:tab/>
        <w:t>1.6</w:t>
      </w:r>
      <w:r>
        <w:tab/>
        <w:t>1.1031</w:t>
      </w:r>
      <w:r>
        <w:tab/>
        <w:t>0.0016</w:t>
      </w:r>
    </w:p>
    <w:p w:rsidR="00594F68" w:rsidRDefault="00594F68" w:rsidP="00594F68">
      <w:pPr>
        <w:spacing w:line="240" w:lineRule="auto"/>
      </w:pPr>
      <w:r>
        <w:t>1998.87</w:t>
      </w:r>
      <w:r>
        <w:tab/>
        <w:t>94.6</w:t>
      </w:r>
      <w:r>
        <w:tab/>
        <w:t>2.9</w:t>
      </w:r>
      <w:r>
        <w:tab/>
        <w:t>1.1011</w:t>
      </w:r>
      <w:r>
        <w:tab/>
        <w:t>0.0029</w:t>
      </w:r>
    </w:p>
    <w:p w:rsidR="00594F68" w:rsidRDefault="00594F68" w:rsidP="00594F68">
      <w:pPr>
        <w:spacing w:line="240" w:lineRule="auto"/>
      </w:pPr>
      <w:r>
        <w:t>1998.95</w:t>
      </w:r>
      <w:r>
        <w:tab/>
        <w:t>97.6</w:t>
      </w:r>
      <w:r>
        <w:tab/>
        <w:t>2.0</w:t>
      </w:r>
      <w:r>
        <w:tab/>
        <w:t>1.1042</w:t>
      </w:r>
      <w:r>
        <w:tab/>
        <w:t>0.0020</w:t>
      </w:r>
    </w:p>
    <w:p w:rsidR="00594F68" w:rsidRDefault="00594F68" w:rsidP="00594F68">
      <w:pPr>
        <w:spacing w:line="240" w:lineRule="auto"/>
      </w:pPr>
      <w:r>
        <w:lastRenderedPageBreak/>
        <w:t>1999.04</w:t>
      </w:r>
      <w:r>
        <w:tab/>
        <w:t>92.2</w:t>
      </w:r>
      <w:r>
        <w:tab/>
        <w:t>3.1</w:t>
      </w:r>
      <w:r>
        <w:tab/>
        <w:t>1.0987</w:t>
      </w:r>
      <w:r>
        <w:tab/>
        <w:t>0.0031</w:t>
      </w:r>
    </w:p>
    <w:p w:rsidR="00594F68" w:rsidRDefault="00594F68" w:rsidP="00594F68">
      <w:pPr>
        <w:spacing w:line="240" w:lineRule="auto"/>
      </w:pPr>
      <w:r>
        <w:t>1999.12</w:t>
      </w:r>
      <w:r>
        <w:tab/>
        <w:t>95.8</w:t>
      </w:r>
      <w:r>
        <w:tab/>
        <w:t>4.8</w:t>
      </w:r>
      <w:r>
        <w:tab/>
        <w:t>1.1023</w:t>
      </w:r>
      <w:r>
        <w:tab/>
        <w:t>0.0049</w:t>
      </w:r>
    </w:p>
    <w:p w:rsidR="00594F68" w:rsidRDefault="00594F68" w:rsidP="00594F68">
      <w:pPr>
        <w:spacing w:line="240" w:lineRule="auto"/>
      </w:pPr>
      <w:r>
        <w:t>1999.20</w:t>
      </w:r>
      <w:r>
        <w:tab/>
        <w:t>92.4</w:t>
      </w:r>
      <w:r>
        <w:tab/>
        <w:t>5.0</w:t>
      </w:r>
      <w:r>
        <w:tab/>
        <w:t>1.0989</w:t>
      </w:r>
      <w:r>
        <w:tab/>
        <w:t>0.0050</w:t>
      </w:r>
    </w:p>
    <w:p w:rsidR="00594F68" w:rsidRDefault="00594F68" w:rsidP="00594F68">
      <w:pPr>
        <w:spacing w:line="240" w:lineRule="auto"/>
      </w:pPr>
      <w:r>
        <w:t>1999.28</w:t>
      </w:r>
      <w:r>
        <w:tab/>
        <w:t>91.8</w:t>
      </w:r>
      <w:r>
        <w:tab/>
        <w:t>3.6</w:t>
      </w:r>
      <w:r>
        <w:tab/>
        <w:t>1.0984</w:t>
      </w:r>
      <w:r>
        <w:tab/>
        <w:t>0.0037</w:t>
      </w:r>
    </w:p>
    <w:p w:rsidR="00594F68" w:rsidRDefault="00594F68" w:rsidP="00594F68">
      <w:pPr>
        <w:spacing w:line="240" w:lineRule="auto"/>
      </w:pPr>
      <w:r>
        <w:t>1999.37</w:t>
      </w:r>
      <w:r>
        <w:tab/>
        <w:t>90.7</w:t>
      </w:r>
      <w:r>
        <w:tab/>
        <w:t>4.7</w:t>
      </w:r>
      <w:r>
        <w:tab/>
        <w:t>1.0973</w:t>
      </w:r>
      <w:r>
        <w:tab/>
        <w:t>0.0047</w:t>
      </w:r>
    </w:p>
    <w:p w:rsidR="00594F68" w:rsidRDefault="00594F68" w:rsidP="00594F68">
      <w:pPr>
        <w:spacing w:line="240" w:lineRule="auto"/>
      </w:pPr>
      <w:r>
        <w:t>1999.45</w:t>
      </w:r>
      <w:r>
        <w:tab/>
        <w:t>92.4</w:t>
      </w:r>
      <w:r>
        <w:tab/>
        <w:t>2.5</w:t>
      </w:r>
      <w:r>
        <w:tab/>
        <w:t>1.0990</w:t>
      </w:r>
      <w:r>
        <w:tab/>
        <w:t>0.0026</w:t>
      </w:r>
    </w:p>
    <w:p w:rsidR="00594F68" w:rsidRDefault="00594F68" w:rsidP="00594F68">
      <w:pPr>
        <w:spacing w:line="240" w:lineRule="auto"/>
      </w:pPr>
      <w:r>
        <w:t>1999.53</w:t>
      </w:r>
      <w:r>
        <w:tab/>
        <w:t>95.0</w:t>
      </w:r>
      <w:r>
        <w:tab/>
        <w:t>2.9</w:t>
      </w:r>
      <w:r>
        <w:tab/>
        <w:t>1.1016</w:t>
      </w:r>
      <w:r>
        <w:tab/>
        <w:t>0.0029</w:t>
      </w:r>
    </w:p>
    <w:p w:rsidR="00594F68" w:rsidRDefault="00594F68" w:rsidP="00594F68">
      <w:pPr>
        <w:spacing w:line="240" w:lineRule="auto"/>
      </w:pPr>
      <w:r>
        <w:t>1999.62</w:t>
      </w:r>
      <w:r>
        <w:tab/>
        <w:t>92.4</w:t>
      </w:r>
      <w:r>
        <w:tab/>
        <w:t>2.4</w:t>
      </w:r>
      <w:r>
        <w:tab/>
        <w:t>1.0990</w:t>
      </w:r>
      <w:r>
        <w:tab/>
        <w:t>0.0024</w:t>
      </w:r>
    </w:p>
    <w:p w:rsidR="00594F68" w:rsidRDefault="00594F68" w:rsidP="00594F68">
      <w:pPr>
        <w:spacing w:line="240" w:lineRule="auto"/>
      </w:pPr>
      <w:r>
        <w:t>1999.70</w:t>
      </w:r>
      <w:r>
        <w:tab/>
        <w:t>94.6</w:t>
      </w:r>
      <w:r>
        <w:tab/>
        <w:t>2.0</w:t>
      </w:r>
      <w:r>
        <w:tab/>
        <w:t>1.1012</w:t>
      </w:r>
      <w:r>
        <w:tab/>
        <w:t>0.0020</w:t>
      </w:r>
    </w:p>
    <w:p w:rsidR="00594F68" w:rsidRDefault="00594F68" w:rsidP="00594F68">
      <w:pPr>
        <w:spacing w:line="240" w:lineRule="auto"/>
      </w:pPr>
      <w:r>
        <w:t>1999.79</w:t>
      </w:r>
      <w:r>
        <w:tab/>
        <w:t>96.4</w:t>
      </w:r>
      <w:r>
        <w:tab/>
        <w:t>2.6</w:t>
      </w:r>
      <w:r>
        <w:tab/>
        <w:t>1.1030</w:t>
      </w:r>
      <w:r>
        <w:tab/>
        <w:t>0.0026</w:t>
      </w:r>
    </w:p>
    <w:p w:rsidR="00594F68" w:rsidRDefault="00594F68" w:rsidP="00594F68">
      <w:pPr>
        <w:spacing w:line="240" w:lineRule="auto"/>
      </w:pPr>
      <w:r>
        <w:t>1999.87</w:t>
      </w:r>
      <w:r>
        <w:tab/>
        <w:t>93.2</w:t>
      </w:r>
      <w:r>
        <w:tab/>
        <w:t>3.7</w:t>
      </w:r>
      <w:r>
        <w:tab/>
        <w:t>1.0999</w:t>
      </w:r>
      <w:r>
        <w:tab/>
        <w:t>0.0038</w:t>
      </w:r>
    </w:p>
    <w:p w:rsidR="00594F68" w:rsidRDefault="00594F68" w:rsidP="00594F68">
      <w:pPr>
        <w:spacing w:line="240" w:lineRule="auto"/>
      </w:pPr>
      <w:r>
        <w:t>1999.95</w:t>
      </w:r>
      <w:r>
        <w:tab/>
        <w:t>90.2</w:t>
      </w:r>
      <w:r>
        <w:tab/>
        <w:t>2.5</w:t>
      </w:r>
      <w:r>
        <w:tab/>
        <w:t>1.0968</w:t>
      </w:r>
      <w:r>
        <w:tab/>
        <w:t>0.0025</w:t>
      </w:r>
    </w:p>
    <w:p w:rsidR="00594F68" w:rsidRDefault="00594F68" w:rsidP="00594F68">
      <w:pPr>
        <w:spacing w:line="240" w:lineRule="auto"/>
      </w:pPr>
      <w:r>
        <w:t>2000.04</w:t>
      </w:r>
      <w:r>
        <w:tab/>
        <w:t>90.6</w:t>
      </w:r>
      <w:r>
        <w:tab/>
        <w:t>3.6</w:t>
      </w:r>
      <w:r>
        <w:tab/>
        <w:t>1.0972</w:t>
      </w:r>
      <w:r>
        <w:tab/>
        <w:t>0.0036</w:t>
      </w:r>
    </w:p>
    <w:p w:rsidR="00594F68" w:rsidRDefault="00594F68" w:rsidP="00594F68">
      <w:pPr>
        <w:spacing w:line="240" w:lineRule="auto"/>
      </w:pPr>
      <w:r>
        <w:t>2000.12</w:t>
      </w:r>
      <w:r>
        <w:tab/>
        <w:t>88.4</w:t>
      </w:r>
      <w:r>
        <w:tab/>
        <w:t>2.3</w:t>
      </w:r>
      <w:r>
        <w:tab/>
        <w:t>1.0950</w:t>
      </w:r>
      <w:r>
        <w:tab/>
        <w:t>0.0023</w:t>
      </w:r>
    </w:p>
    <w:p w:rsidR="00594F68" w:rsidRDefault="00594F68" w:rsidP="00594F68">
      <w:pPr>
        <w:spacing w:line="240" w:lineRule="auto"/>
      </w:pPr>
      <w:r>
        <w:t>2000.20</w:t>
      </w:r>
      <w:r>
        <w:tab/>
        <w:t>86.4</w:t>
      </w:r>
      <w:r>
        <w:tab/>
        <w:t>2.2</w:t>
      </w:r>
      <w:r>
        <w:tab/>
        <w:t>1.0930</w:t>
      </w:r>
      <w:r>
        <w:tab/>
        <w:t>0.0022</w:t>
      </w:r>
    </w:p>
    <w:p w:rsidR="00594F68" w:rsidRDefault="00594F68" w:rsidP="00594F68">
      <w:pPr>
        <w:spacing w:line="240" w:lineRule="auto"/>
      </w:pPr>
      <w:r>
        <w:t>2000.28</w:t>
      </w:r>
      <w:r>
        <w:tab/>
        <w:t>84.7</w:t>
      </w:r>
      <w:r>
        <w:tab/>
        <w:t>1.1</w:t>
      </w:r>
      <w:r>
        <w:tab/>
        <w:t>1.0913</w:t>
      </w:r>
      <w:r>
        <w:tab/>
        <w:t>0.0011</w:t>
      </w:r>
    </w:p>
    <w:p w:rsidR="00594F68" w:rsidRDefault="00594F68" w:rsidP="00594F68">
      <w:pPr>
        <w:spacing w:line="240" w:lineRule="auto"/>
      </w:pPr>
      <w:r>
        <w:t>2000.37</w:t>
      </w:r>
      <w:r>
        <w:tab/>
        <w:t>85.9</w:t>
      </w:r>
      <w:r>
        <w:tab/>
        <w:t>2.3</w:t>
      </w:r>
      <w:r>
        <w:tab/>
        <w:t>1.0926</w:t>
      </w:r>
      <w:r>
        <w:tab/>
        <w:t>0.0023</w:t>
      </w:r>
    </w:p>
    <w:p w:rsidR="00594F68" w:rsidRDefault="00594F68" w:rsidP="00594F68">
      <w:pPr>
        <w:spacing w:line="240" w:lineRule="auto"/>
      </w:pPr>
      <w:r>
        <w:t>2000.45</w:t>
      </w:r>
      <w:r>
        <w:tab/>
        <w:t>86.2</w:t>
      </w:r>
      <w:r>
        <w:tab/>
        <w:t>3.7</w:t>
      </w:r>
      <w:r>
        <w:tab/>
        <w:t>1.0928</w:t>
      </w:r>
      <w:r>
        <w:tab/>
        <w:t>0.0038</w:t>
      </w:r>
    </w:p>
    <w:p w:rsidR="00594F68" w:rsidRDefault="00594F68" w:rsidP="00594F68">
      <w:pPr>
        <w:spacing w:line="240" w:lineRule="auto"/>
      </w:pPr>
      <w:r>
        <w:t>2000.53</w:t>
      </w:r>
      <w:r>
        <w:tab/>
        <w:t>87.4</w:t>
      </w:r>
      <w:r>
        <w:tab/>
        <w:t>2.8</w:t>
      </w:r>
      <w:r>
        <w:tab/>
        <w:t>1.0941</w:t>
      </w:r>
      <w:r>
        <w:tab/>
        <w:t>0.0028</w:t>
      </w:r>
    </w:p>
    <w:p w:rsidR="00594F68" w:rsidRDefault="00594F68" w:rsidP="00594F68">
      <w:pPr>
        <w:spacing w:line="240" w:lineRule="auto"/>
      </w:pPr>
      <w:r>
        <w:t>2000.62</w:t>
      </w:r>
      <w:r>
        <w:tab/>
        <w:t>87.5</w:t>
      </w:r>
      <w:r>
        <w:tab/>
        <w:t>4.2</w:t>
      </w:r>
      <w:r>
        <w:tab/>
        <w:t>1.0941</w:t>
      </w:r>
      <w:r>
        <w:tab/>
        <w:t>0.0042</w:t>
      </w:r>
    </w:p>
    <w:p w:rsidR="00594F68" w:rsidRDefault="00594F68" w:rsidP="00594F68">
      <w:pPr>
        <w:spacing w:line="240" w:lineRule="auto"/>
      </w:pPr>
      <w:r>
        <w:t>2000.70</w:t>
      </w:r>
      <w:r>
        <w:tab/>
        <w:t>86.4</w:t>
      </w:r>
      <w:r>
        <w:tab/>
        <w:t>2.0</w:t>
      </w:r>
      <w:r>
        <w:tab/>
        <w:t>1.0930</w:t>
      </w:r>
      <w:r>
        <w:tab/>
        <w:t>0.0020</w:t>
      </w:r>
    </w:p>
    <w:p w:rsidR="00594F68" w:rsidRDefault="00594F68" w:rsidP="00594F68">
      <w:pPr>
        <w:spacing w:line="240" w:lineRule="auto"/>
      </w:pPr>
      <w:r>
        <w:t>2000.79</w:t>
      </w:r>
      <w:r>
        <w:tab/>
        <w:t>86.1</w:t>
      </w:r>
      <w:r>
        <w:tab/>
        <w:t>0.9</w:t>
      </w:r>
      <w:r>
        <w:tab/>
        <w:t>1.0928</w:t>
      </w:r>
      <w:r>
        <w:tab/>
        <w:t>0.0009</w:t>
      </w:r>
    </w:p>
    <w:p w:rsidR="00594F68" w:rsidRDefault="00594F68" w:rsidP="00594F68">
      <w:pPr>
        <w:spacing w:line="240" w:lineRule="auto"/>
      </w:pPr>
      <w:r>
        <w:t>2000.87</w:t>
      </w:r>
      <w:r>
        <w:tab/>
        <w:t>85.1</w:t>
      </w:r>
      <w:r>
        <w:tab/>
        <w:t>1.6</w:t>
      </w:r>
      <w:r>
        <w:tab/>
        <w:t>1.0918</w:t>
      </w:r>
      <w:r>
        <w:tab/>
        <w:t>0.0016</w:t>
      </w:r>
    </w:p>
    <w:p w:rsidR="00594F68" w:rsidRDefault="00594F68" w:rsidP="00594F68">
      <w:pPr>
        <w:spacing w:line="240" w:lineRule="auto"/>
      </w:pPr>
      <w:r>
        <w:t>2000.95</w:t>
      </w:r>
      <w:r>
        <w:tab/>
        <w:t>85.1</w:t>
      </w:r>
      <w:r>
        <w:tab/>
        <w:t>1.6</w:t>
      </w:r>
      <w:r>
        <w:tab/>
        <w:t>1.0918</w:t>
      </w:r>
      <w:r>
        <w:tab/>
        <w:t>0.0016</w:t>
      </w:r>
    </w:p>
    <w:p w:rsidR="00594F68" w:rsidRDefault="00594F68" w:rsidP="00594F68">
      <w:pPr>
        <w:spacing w:line="240" w:lineRule="auto"/>
      </w:pPr>
      <w:r>
        <w:t>2001.04</w:t>
      </w:r>
      <w:r>
        <w:tab/>
        <w:t>83.2</w:t>
      </w:r>
      <w:r>
        <w:tab/>
        <w:t>2.6</w:t>
      </w:r>
      <w:r>
        <w:tab/>
        <w:t>1.0899</w:t>
      </w:r>
      <w:r>
        <w:tab/>
        <w:t>0.0026</w:t>
      </w:r>
    </w:p>
    <w:p w:rsidR="00594F68" w:rsidRDefault="00594F68" w:rsidP="00594F68">
      <w:pPr>
        <w:spacing w:line="240" w:lineRule="auto"/>
      </w:pPr>
      <w:r>
        <w:t>2001.12</w:t>
      </w:r>
      <w:r>
        <w:tab/>
        <w:t>78.9</w:t>
      </w:r>
      <w:r>
        <w:tab/>
        <w:t>3.4</w:t>
      </w:r>
      <w:r>
        <w:tab/>
        <w:t>1.0856</w:t>
      </w:r>
      <w:r>
        <w:tab/>
        <w:t>0.0035</w:t>
      </w:r>
    </w:p>
    <w:p w:rsidR="00594F68" w:rsidRDefault="00594F68" w:rsidP="00594F68">
      <w:pPr>
        <w:spacing w:line="240" w:lineRule="auto"/>
      </w:pPr>
      <w:r>
        <w:t>2001.20</w:t>
      </w:r>
      <w:r>
        <w:tab/>
        <w:t>78.8</w:t>
      </w:r>
      <w:r>
        <w:tab/>
        <w:t>2.3</w:t>
      </w:r>
      <w:r>
        <w:tab/>
        <w:t>1.0855</w:t>
      </w:r>
      <w:r>
        <w:tab/>
        <w:t>0.0023</w:t>
      </w:r>
    </w:p>
    <w:p w:rsidR="00594F68" w:rsidRDefault="00594F68" w:rsidP="00594F68">
      <w:pPr>
        <w:spacing w:line="240" w:lineRule="auto"/>
      </w:pPr>
      <w:r>
        <w:t>2001.28</w:t>
      </w:r>
      <w:r>
        <w:tab/>
        <w:t>75.8</w:t>
      </w:r>
      <w:r>
        <w:tab/>
        <w:t>1.7</w:t>
      </w:r>
      <w:r>
        <w:tab/>
        <w:t>1.0825</w:t>
      </w:r>
      <w:r>
        <w:tab/>
        <w:t>0.0017</w:t>
      </w:r>
    </w:p>
    <w:p w:rsidR="00594F68" w:rsidRDefault="00594F68" w:rsidP="00594F68">
      <w:pPr>
        <w:spacing w:line="240" w:lineRule="auto"/>
      </w:pPr>
      <w:r>
        <w:t>2001.37</w:t>
      </w:r>
      <w:r>
        <w:tab/>
        <w:t>77.7</w:t>
      </w:r>
      <w:r>
        <w:tab/>
        <w:t>4.1</w:t>
      </w:r>
      <w:r>
        <w:tab/>
        <w:t>1.0844</w:t>
      </w:r>
      <w:r>
        <w:tab/>
        <w:t>0.0041</w:t>
      </w:r>
    </w:p>
    <w:p w:rsidR="00594F68" w:rsidRDefault="00594F68" w:rsidP="00594F68">
      <w:pPr>
        <w:spacing w:line="240" w:lineRule="auto"/>
      </w:pPr>
      <w:r>
        <w:t>2001.45</w:t>
      </w:r>
      <w:r>
        <w:tab/>
        <w:t>78.9</w:t>
      </w:r>
      <w:r>
        <w:tab/>
        <w:t>2.4</w:t>
      </w:r>
      <w:r>
        <w:tab/>
        <w:t>1.0857</w:t>
      </w:r>
      <w:r>
        <w:tab/>
        <w:t>0.0024</w:t>
      </w:r>
    </w:p>
    <w:p w:rsidR="00594F68" w:rsidRDefault="00594F68" w:rsidP="00594F68">
      <w:pPr>
        <w:spacing w:line="240" w:lineRule="auto"/>
      </w:pPr>
      <w:r>
        <w:t>2001.53</w:t>
      </w:r>
      <w:r>
        <w:tab/>
        <w:t>83.2</w:t>
      </w:r>
      <w:r>
        <w:tab/>
        <w:t>1.9</w:t>
      </w:r>
      <w:r>
        <w:tab/>
        <w:t>1.0900</w:t>
      </w:r>
      <w:r>
        <w:tab/>
        <w:t>0.0019</w:t>
      </w:r>
    </w:p>
    <w:p w:rsidR="00594F68" w:rsidRDefault="00594F68" w:rsidP="00594F68">
      <w:pPr>
        <w:spacing w:line="240" w:lineRule="auto"/>
      </w:pPr>
      <w:r>
        <w:t>2001.62</w:t>
      </w:r>
      <w:r>
        <w:tab/>
        <w:t>82.1</w:t>
      </w:r>
      <w:r>
        <w:tab/>
        <w:t>2.4</w:t>
      </w:r>
      <w:r>
        <w:tab/>
        <w:t>1.0888</w:t>
      </w:r>
      <w:r>
        <w:tab/>
        <w:t>0.0024</w:t>
      </w:r>
    </w:p>
    <w:p w:rsidR="00594F68" w:rsidRDefault="00594F68" w:rsidP="00594F68">
      <w:pPr>
        <w:spacing w:line="240" w:lineRule="auto"/>
      </w:pPr>
      <w:r>
        <w:t>2001.70</w:t>
      </w:r>
      <w:r>
        <w:tab/>
        <w:t>82.3</w:t>
      </w:r>
      <w:r>
        <w:tab/>
        <w:t>1.4</w:t>
      </w:r>
      <w:r>
        <w:tab/>
        <w:t>1.0891</w:t>
      </w:r>
      <w:r>
        <w:tab/>
        <w:t>0.0014</w:t>
      </w:r>
    </w:p>
    <w:p w:rsidR="00594F68" w:rsidRDefault="00594F68" w:rsidP="00594F68">
      <w:pPr>
        <w:spacing w:line="240" w:lineRule="auto"/>
      </w:pPr>
      <w:r>
        <w:lastRenderedPageBreak/>
        <w:t>2001.79</w:t>
      </w:r>
      <w:r>
        <w:tab/>
        <w:t>81.2</w:t>
      </w:r>
      <w:r>
        <w:tab/>
        <w:t>3.8</w:t>
      </w:r>
      <w:r>
        <w:tab/>
        <w:t>1.0880</w:t>
      </w:r>
      <w:r>
        <w:tab/>
        <w:t>0.0038</w:t>
      </w:r>
    </w:p>
    <w:p w:rsidR="00594F68" w:rsidRDefault="00594F68" w:rsidP="00594F68">
      <w:pPr>
        <w:spacing w:line="240" w:lineRule="auto"/>
      </w:pPr>
      <w:r>
        <w:t>2001.87</w:t>
      </w:r>
      <w:r>
        <w:tab/>
        <w:t>81.0</w:t>
      </w:r>
      <w:r>
        <w:tab/>
        <w:t>2.0</w:t>
      </w:r>
      <w:r>
        <w:tab/>
        <w:t>1.0878</w:t>
      </w:r>
      <w:r>
        <w:tab/>
        <w:t>0.0020</w:t>
      </w:r>
    </w:p>
    <w:p w:rsidR="00594F68" w:rsidRDefault="00594F68" w:rsidP="00594F68">
      <w:pPr>
        <w:spacing w:line="240" w:lineRule="auto"/>
      </w:pPr>
      <w:r>
        <w:t>2001.95</w:t>
      </w:r>
      <w:r>
        <w:tab/>
        <w:t>78.1</w:t>
      </w:r>
      <w:r>
        <w:tab/>
        <w:t>2.5</w:t>
      </w:r>
      <w:r>
        <w:tab/>
        <w:t>1.0848</w:t>
      </w:r>
      <w:r>
        <w:tab/>
        <w:t>0.0025</w:t>
      </w:r>
    </w:p>
    <w:p w:rsidR="00594F68" w:rsidRDefault="00594F68" w:rsidP="00594F68">
      <w:pPr>
        <w:spacing w:line="240" w:lineRule="auto"/>
      </w:pPr>
      <w:r>
        <w:t>2002.04</w:t>
      </w:r>
      <w:r>
        <w:tab/>
        <w:t>76.8</w:t>
      </w:r>
      <w:r>
        <w:tab/>
        <w:t>3.1</w:t>
      </w:r>
      <w:r>
        <w:tab/>
        <w:t>1.0836</w:t>
      </w:r>
      <w:r>
        <w:tab/>
        <w:t>0.0031</w:t>
      </w:r>
    </w:p>
    <w:p w:rsidR="00594F68" w:rsidRDefault="00594F68" w:rsidP="00594F68">
      <w:pPr>
        <w:spacing w:line="240" w:lineRule="auto"/>
      </w:pPr>
      <w:r>
        <w:t>2002.12</w:t>
      </w:r>
      <w:r>
        <w:tab/>
        <w:t>76.0</w:t>
      </w:r>
      <w:r>
        <w:tab/>
        <w:t>2.4</w:t>
      </w:r>
      <w:r>
        <w:tab/>
        <w:t>1.0828</w:t>
      </w:r>
      <w:r>
        <w:tab/>
        <w:t>0.0024</w:t>
      </w:r>
    </w:p>
    <w:p w:rsidR="00594F68" w:rsidRDefault="00594F68" w:rsidP="00594F68">
      <w:pPr>
        <w:spacing w:line="240" w:lineRule="auto"/>
      </w:pPr>
      <w:r>
        <w:t>2002.20</w:t>
      </w:r>
      <w:r>
        <w:tab/>
        <w:t>74.1</w:t>
      </w:r>
      <w:r>
        <w:tab/>
        <w:t>3.5</w:t>
      </w:r>
      <w:r>
        <w:tab/>
        <w:t>1.0809</w:t>
      </w:r>
      <w:r>
        <w:tab/>
        <w:t>0.0036</w:t>
      </w:r>
    </w:p>
    <w:p w:rsidR="00594F68" w:rsidRDefault="00594F68" w:rsidP="00594F68">
      <w:pPr>
        <w:spacing w:line="240" w:lineRule="auto"/>
      </w:pPr>
      <w:r>
        <w:t>2002.28</w:t>
      </w:r>
      <w:r>
        <w:tab/>
        <w:t>73.4</w:t>
      </w:r>
      <w:r>
        <w:tab/>
        <w:t>4.4</w:t>
      </w:r>
      <w:r>
        <w:tab/>
        <w:t>1.0803</w:t>
      </w:r>
      <w:r>
        <w:tab/>
        <w:t>0.0044</w:t>
      </w:r>
    </w:p>
    <w:p w:rsidR="00594F68" w:rsidRDefault="00594F68" w:rsidP="00594F68">
      <w:pPr>
        <w:spacing w:line="240" w:lineRule="auto"/>
      </w:pPr>
      <w:r>
        <w:t>2002.37</w:t>
      </w:r>
      <w:r>
        <w:tab/>
        <w:t>72.6</w:t>
      </w:r>
      <w:r>
        <w:tab/>
        <w:t>3.2</w:t>
      </w:r>
      <w:r>
        <w:tab/>
        <w:t>1.0794</w:t>
      </w:r>
      <w:r>
        <w:tab/>
        <w:t>0.0032</w:t>
      </w:r>
    </w:p>
    <w:p w:rsidR="00594F68" w:rsidRDefault="00594F68" w:rsidP="00594F68">
      <w:pPr>
        <w:spacing w:line="240" w:lineRule="auto"/>
      </w:pPr>
      <w:r>
        <w:t>2002.45</w:t>
      </w:r>
      <w:r>
        <w:tab/>
        <w:t>75.3</w:t>
      </w:r>
      <w:r>
        <w:tab/>
        <w:t>2.5</w:t>
      </w:r>
      <w:r>
        <w:tab/>
        <w:t>1.0822</w:t>
      </w:r>
      <w:r>
        <w:tab/>
        <w:t>0.0025</w:t>
      </w:r>
    </w:p>
    <w:p w:rsidR="00594F68" w:rsidRDefault="00594F68" w:rsidP="00594F68">
      <w:pPr>
        <w:spacing w:line="240" w:lineRule="auto"/>
      </w:pPr>
      <w:r>
        <w:t>2002.53</w:t>
      </w:r>
      <w:r>
        <w:tab/>
        <w:t>76.7</w:t>
      </w:r>
      <w:r>
        <w:tab/>
        <w:t>1.5</w:t>
      </w:r>
      <w:r>
        <w:tab/>
        <w:t>1.0835</w:t>
      </w:r>
      <w:r>
        <w:tab/>
        <w:t>0.0015</w:t>
      </w:r>
    </w:p>
    <w:p w:rsidR="00594F68" w:rsidRDefault="00594F68" w:rsidP="00594F68">
      <w:pPr>
        <w:spacing w:line="240" w:lineRule="auto"/>
      </w:pPr>
      <w:r>
        <w:t>2002.62</w:t>
      </w:r>
      <w:r>
        <w:tab/>
        <w:t>75.0</w:t>
      </w:r>
      <w:r>
        <w:tab/>
        <w:t>3.2</w:t>
      </w:r>
      <w:r>
        <w:tab/>
        <w:t>1.0819</w:t>
      </w:r>
      <w:r>
        <w:tab/>
        <w:t>0.0032</w:t>
      </w:r>
    </w:p>
    <w:p w:rsidR="00594F68" w:rsidRDefault="00594F68" w:rsidP="00594F68">
      <w:pPr>
        <w:spacing w:line="240" w:lineRule="auto"/>
      </w:pPr>
      <w:r>
        <w:t>2002.70</w:t>
      </w:r>
      <w:r>
        <w:tab/>
        <w:t>75.7</w:t>
      </w:r>
      <w:r>
        <w:tab/>
        <w:t>3.1</w:t>
      </w:r>
      <w:r>
        <w:tab/>
        <w:t>1.0826</w:t>
      </w:r>
      <w:r>
        <w:tab/>
        <w:t>0.0031</w:t>
      </w:r>
    </w:p>
    <w:p w:rsidR="00594F68" w:rsidRDefault="00594F68" w:rsidP="00594F68">
      <w:pPr>
        <w:spacing w:line="240" w:lineRule="auto"/>
      </w:pPr>
      <w:r>
        <w:t>2002.79</w:t>
      </w:r>
      <w:r>
        <w:tab/>
        <w:t>73.9</w:t>
      </w:r>
      <w:r>
        <w:tab/>
        <w:t>3.0</w:t>
      </w:r>
      <w:r>
        <w:tab/>
        <w:t>1.0808</w:t>
      </w:r>
      <w:r>
        <w:tab/>
        <w:t>0.0030</w:t>
      </w:r>
    </w:p>
    <w:p w:rsidR="00594F68" w:rsidRDefault="00594F68" w:rsidP="00594F68">
      <w:pPr>
        <w:spacing w:line="240" w:lineRule="auto"/>
      </w:pPr>
      <w:r>
        <w:t>2002.87</w:t>
      </w:r>
      <w:r>
        <w:tab/>
        <w:t>73.7</w:t>
      </w:r>
      <w:r>
        <w:tab/>
        <w:t>4.0</w:t>
      </w:r>
      <w:r>
        <w:tab/>
        <w:t>1.0806</w:t>
      </w:r>
      <w:r>
        <w:tab/>
        <w:t>0.0040</w:t>
      </w:r>
    </w:p>
    <w:p w:rsidR="00594F68" w:rsidRDefault="00594F68" w:rsidP="00594F68">
      <w:pPr>
        <w:spacing w:line="240" w:lineRule="auto"/>
      </w:pPr>
      <w:r>
        <w:t>2002.95</w:t>
      </w:r>
      <w:r>
        <w:tab/>
        <w:t>70.4</w:t>
      </w:r>
      <w:r>
        <w:tab/>
        <w:t>2.9</w:t>
      </w:r>
      <w:r>
        <w:tab/>
        <w:t>1.0773</w:t>
      </w:r>
      <w:r>
        <w:tab/>
        <w:t>0.0029</w:t>
      </w:r>
    </w:p>
    <w:p w:rsidR="00594F68" w:rsidRDefault="00594F68" w:rsidP="00594F68">
      <w:pPr>
        <w:spacing w:line="240" w:lineRule="auto"/>
      </w:pPr>
      <w:r>
        <w:t>2003.04</w:t>
      </w:r>
      <w:r>
        <w:tab/>
        <w:t>71.0</w:t>
      </w:r>
      <w:r>
        <w:tab/>
        <w:t>4.5</w:t>
      </w:r>
      <w:r>
        <w:tab/>
        <w:t>1.0779</w:t>
      </w:r>
      <w:r>
        <w:tab/>
        <w:t>0.0046</w:t>
      </w:r>
    </w:p>
    <w:p w:rsidR="00594F68" w:rsidRDefault="00594F68" w:rsidP="00594F68">
      <w:pPr>
        <w:spacing w:line="240" w:lineRule="auto"/>
      </w:pPr>
      <w:r>
        <w:t>2003.12</w:t>
      </w:r>
      <w:r>
        <w:tab/>
        <w:t>67.0</w:t>
      </w:r>
      <w:r>
        <w:tab/>
        <w:t>4.2</w:t>
      </w:r>
      <w:r>
        <w:tab/>
        <w:t>1.0739</w:t>
      </w:r>
      <w:r>
        <w:tab/>
        <w:t>0.0042</w:t>
      </w:r>
    </w:p>
    <w:p w:rsidR="00594F68" w:rsidRDefault="00594F68" w:rsidP="00594F68">
      <w:pPr>
        <w:spacing w:line="240" w:lineRule="auto"/>
      </w:pPr>
      <w:r>
        <w:t>2003.20</w:t>
      </w:r>
      <w:r>
        <w:tab/>
        <w:t>68.2</w:t>
      </w:r>
      <w:r>
        <w:tab/>
        <w:t>3.8</w:t>
      </w:r>
      <w:r>
        <w:tab/>
        <w:t>1.0751</w:t>
      </w:r>
      <w:r>
        <w:tab/>
        <w:t>0.0038</w:t>
      </w:r>
    </w:p>
    <w:p w:rsidR="00594F68" w:rsidRDefault="00594F68" w:rsidP="00594F68">
      <w:pPr>
        <w:spacing w:line="240" w:lineRule="auto"/>
      </w:pPr>
      <w:r>
        <w:t>2003.28</w:t>
      </w:r>
      <w:r>
        <w:tab/>
        <w:t>67.9</w:t>
      </w:r>
      <w:r>
        <w:tab/>
        <w:t>2.1</w:t>
      </w:r>
      <w:r>
        <w:tab/>
        <w:t>1.0748</w:t>
      </w:r>
      <w:r>
        <w:tab/>
        <w:t>0.0021</w:t>
      </w:r>
    </w:p>
    <w:p w:rsidR="00594F68" w:rsidRDefault="00594F68" w:rsidP="00594F68">
      <w:pPr>
        <w:spacing w:line="240" w:lineRule="auto"/>
      </w:pPr>
      <w:r>
        <w:t>2003.37</w:t>
      </w:r>
      <w:r>
        <w:tab/>
        <w:t>68.2</w:t>
      </w:r>
      <w:r>
        <w:tab/>
        <w:t>5.1</w:t>
      </w:r>
      <w:r>
        <w:tab/>
        <w:t>1.0751</w:t>
      </w:r>
      <w:r>
        <w:tab/>
        <w:t>0.0051</w:t>
      </w:r>
    </w:p>
    <w:p w:rsidR="00594F68" w:rsidRDefault="00594F68" w:rsidP="00594F68">
      <w:pPr>
        <w:spacing w:line="240" w:lineRule="auto"/>
      </w:pPr>
      <w:r>
        <w:t>2003.45</w:t>
      </w:r>
      <w:r>
        <w:tab/>
        <w:t>70.0</w:t>
      </w:r>
      <w:r>
        <w:tab/>
        <w:t>1.5</w:t>
      </w:r>
      <w:r>
        <w:tab/>
        <w:t>1.0769</w:t>
      </w:r>
      <w:r>
        <w:tab/>
        <w:t>0.0015</w:t>
      </w:r>
    </w:p>
    <w:p w:rsidR="00594F68" w:rsidRDefault="00594F68" w:rsidP="00594F68">
      <w:pPr>
        <w:spacing w:line="240" w:lineRule="auto"/>
      </w:pPr>
      <w:r>
        <w:t>2003.53</w:t>
      </w:r>
      <w:r>
        <w:tab/>
        <w:t>71.2</w:t>
      </w:r>
      <w:r>
        <w:tab/>
        <w:t>3.6</w:t>
      </w:r>
      <w:r>
        <w:tab/>
        <w:t>1.0781</w:t>
      </w:r>
      <w:r>
        <w:tab/>
        <w:t>0.0036</w:t>
      </w:r>
    </w:p>
    <w:p w:rsidR="00594F68" w:rsidRDefault="00594F68" w:rsidP="00594F68">
      <w:pPr>
        <w:spacing w:line="240" w:lineRule="auto"/>
      </w:pPr>
      <w:r>
        <w:t>2003.62</w:t>
      </w:r>
      <w:r>
        <w:tab/>
        <w:t>68.4</w:t>
      </w:r>
      <w:r>
        <w:tab/>
        <w:t>2.9</w:t>
      </w:r>
      <w:r>
        <w:tab/>
        <w:t>1.0754</w:t>
      </w:r>
      <w:r>
        <w:tab/>
        <w:t>0.0029</w:t>
      </w:r>
    </w:p>
    <w:p w:rsidR="00594F68" w:rsidRDefault="00594F68" w:rsidP="00594F68">
      <w:pPr>
        <w:spacing w:line="240" w:lineRule="auto"/>
      </w:pPr>
      <w:r>
        <w:t>2003.70</w:t>
      </w:r>
      <w:r>
        <w:tab/>
        <w:t>70.5</w:t>
      </w:r>
      <w:r>
        <w:tab/>
        <w:t>2.3</w:t>
      </w:r>
      <w:r>
        <w:tab/>
        <w:t>1.0775</w:t>
      </w:r>
      <w:r>
        <w:tab/>
        <w:t>0.0023</w:t>
      </w:r>
    </w:p>
    <w:p w:rsidR="00594F68" w:rsidRDefault="00594F68" w:rsidP="00594F68">
      <w:pPr>
        <w:spacing w:line="240" w:lineRule="auto"/>
      </w:pPr>
      <w:r>
        <w:t>2003.79</w:t>
      </w:r>
      <w:r>
        <w:tab/>
        <w:t>70.4</w:t>
      </w:r>
      <w:r>
        <w:tab/>
        <w:t>2.6</w:t>
      </w:r>
      <w:r>
        <w:tab/>
        <w:t>1.0774</w:t>
      </w:r>
      <w:r>
        <w:tab/>
        <w:t>0.0026</w:t>
      </w:r>
    </w:p>
    <w:p w:rsidR="00594F68" w:rsidRDefault="00594F68" w:rsidP="00594F68">
      <w:pPr>
        <w:spacing w:line="240" w:lineRule="auto"/>
      </w:pPr>
      <w:r>
        <w:t>2003.87</w:t>
      </w:r>
      <w:r>
        <w:tab/>
        <w:t>66.7</w:t>
      </w:r>
      <w:r>
        <w:tab/>
        <w:t>1.8</w:t>
      </w:r>
      <w:r>
        <w:tab/>
        <w:t>1.0737</w:t>
      </w:r>
      <w:r>
        <w:tab/>
        <w:t>0.0018</w:t>
      </w:r>
    </w:p>
    <w:p w:rsidR="00594F68" w:rsidRDefault="00594F68" w:rsidP="00594F68">
      <w:pPr>
        <w:spacing w:line="240" w:lineRule="auto"/>
      </w:pPr>
      <w:r>
        <w:t>2003.95</w:t>
      </w:r>
      <w:r>
        <w:tab/>
        <w:t>67.2</w:t>
      </w:r>
      <w:r>
        <w:tab/>
        <w:t>1.7</w:t>
      </w:r>
      <w:r>
        <w:tab/>
        <w:t>1.0742</w:t>
      </w:r>
      <w:r>
        <w:tab/>
        <w:t>0.0017</w:t>
      </w:r>
    </w:p>
    <w:p w:rsidR="00594F68" w:rsidRDefault="00594F68" w:rsidP="00594F68">
      <w:pPr>
        <w:spacing w:line="240" w:lineRule="auto"/>
      </w:pPr>
      <w:r>
        <w:t>2004.04</w:t>
      </w:r>
      <w:r>
        <w:tab/>
        <w:t>67.2</w:t>
      </w:r>
      <w:r>
        <w:tab/>
        <w:t>4.7</w:t>
      </w:r>
      <w:r>
        <w:tab/>
        <w:t>1.0742</w:t>
      </w:r>
      <w:r>
        <w:tab/>
        <w:t>0.0048</w:t>
      </w:r>
    </w:p>
    <w:p w:rsidR="00594F68" w:rsidRDefault="00594F68" w:rsidP="00594F68">
      <w:pPr>
        <w:spacing w:line="240" w:lineRule="auto"/>
      </w:pPr>
      <w:r>
        <w:t>2004.12</w:t>
      </w:r>
      <w:r>
        <w:tab/>
        <w:t>66.0</w:t>
      </w:r>
      <w:r>
        <w:tab/>
        <w:t>2.8</w:t>
      </w:r>
      <w:r>
        <w:tab/>
        <w:t>1.0730</w:t>
      </w:r>
      <w:r>
        <w:tab/>
        <w:t>0.0028</w:t>
      </w:r>
    </w:p>
    <w:p w:rsidR="00594F68" w:rsidRDefault="00594F68" w:rsidP="00594F68">
      <w:pPr>
        <w:spacing w:line="240" w:lineRule="auto"/>
      </w:pPr>
      <w:r>
        <w:t>2004.20</w:t>
      </w:r>
      <w:r>
        <w:tab/>
        <w:t>66.3</w:t>
      </w:r>
      <w:r>
        <w:tab/>
        <w:t>4.1</w:t>
      </w:r>
      <w:r>
        <w:tab/>
        <w:t>1.0734</w:t>
      </w:r>
      <w:r>
        <w:tab/>
        <w:t>0.0042</w:t>
      </w:r>
    </w:p>
    <w:p w:rsidR="00594F68" w:rsidRDefault="00594F68" w:rsidP="00594F68">
      <w:pPr>
        <w:spacing w:line="240" w:lineRule="auto"/>
      </w:pPr>
      <w:r>
        <w:t>2004.28</w:t>
      </w:r>
      <w:r>
        <w:tab/>
        <w:t>65.6</w:t>
      </w:r>
      <w:r>
        <w:tab/>
        <w:t>2.5</w:t>
      </w:r>
      <w:r>
        <w:tab/>
        <w:t>1.0726</w:t>
      </w:r>
      <w:r>
        <w:tab/>
        <w:t>0.0026</w:t>
      </w:r>
    </w:p>
    <w:p w:rsidR="00594F68" w:rsidRDefault="00594F68" w:rsidP="00594F68">
      <w:pPr>
        <w:spacing w:line="240" w:lineRule="auto"/>
      </w:pPr>
      <w:r>
        <w:t>2004.37</w:t>
      </w:r>
      <w:r>
        <w:tab/>
        <w:t>64.4</w:t>
      </w:r>
      <w:r>
        <w:tab/>
        <w:t>2.6</w:t>
      </w:r>
      <w:r>
        <w:tab/>
        <w:t>1.0714</w:t>
      </w:r>
      <w:r>
        <w:tab/>
        <w:t>0.0026</w:t>
      </w:r>
    </w:p>
    <w:p w:rsidR="00594F68" w:rsidRDefault="00594F68" w:rsidP="00594F68">
      <w:pPr>
        <w:spacing w:line="240" w:lineRule="auto"/>
      </w:pPr>
      <w:r>
        <w:t>2004.45</w:t>
      </w:r>
      <w:r>
        <w:tab/>
        <w:t>64.6</w:t>
      </w:r>
      <w:r>
        <w:tab/>
        <w:t>1.3</w:t>
      </w:r>
      <w:r>
        <w:tab/>
        <w:t>1.0717</w:t>
      </w:r>
      <w:r>
        <w:tab/>
        <w:t>0.0013</w:t>
      </w:r>
    </w:p>
    <w:p w:rsidR="00594F68" w:rsidRDefault="00594F68" w:rsidP="00594F68">
      <w:pPr>
        <w:spacing w:line="240" w:lineRule="auto"/>
      </w:pPr>
      <w:r>
        <w:lastRenderedPageBreak/>
        <w:t>2004.53</w:t>
      </w:r>
      <w:r>
        <w:tab/>
        <w:t>64.5</w:t>
      </w:r>
      <w:r>
        <w:tab/>
        <w:t>2.9</w:t>
      </w:r>
      <w:r>
        <w:tab/>
        <w:t>1.0715</w:t>
      </w:r>
      <w:r>
        <w:tab/>
        <w:t>0.0029</w:t>
      </w:r>
    </w:p>
    <w:p w:rsidR="00594F68" w:rsidRDefault="00594F68" w:rsidP="00594F68">
      <w:pPr>
        <w:spacing w:line="240" w:lineRule="auto"/>
      </w:pPr>
      <w:r>
        <w:t>2004.62</w:t>
      </w:r>
      <w:r>
        <w:tab/>
        <w:t>66.9</w:t>
      </w:r>
      <w:r>
        <w:tab/>
        <w:t>1.4</w:t>
      </w:r>
      <w:r>
        <w:tab/>
        <w:t>1.0740</w:t>
      </w:r>
      <w:r>
        <w:tab/>
        <w:t>0.0014</w:t>
      </w:r>
    </w:p>
    <w:p w:rsidR="00594F68" w:rsidRDefault="00594F68" w:rsidP="00594F68">
      <w:pPr>
        <w:spacing w:line="240" w:lineRule="auto"/>
      </w:pPr>
      <w:r>
        <w:t>2004.70</w:t>
      </w:r>
      <w:r>
        <w:tab/>
        <w:t>65.9</w:t>
      </w:r>
      <w:r>
        <w:tab/>
        <w:t>1.7</w:t>
      </w:r>
      <w:r>
        <w:tab/>
        <w:t>1.0730</w:t>
      </w:r>
      <w:r>
        <w:tab/>
        <w:t>0.0017</w:t>
      </w:r>
    </w:p>
    <w:p w:rsidR="00594F68" w:rsidRDefault="00594F68" w:rsidP="00594F68">
      <w:pPr>
        <w:spacing w:line="240" w:lineRule="auto"/>
      </w:pPr>
      <w:r>
        <w:t>2004.79</w:t>
      </w:r>
      <w:r>
        <w:tab/>
        <w:t>63.9</w:t>
      </w:r>
      <w:r>
        <w:tab/>
        <w:t>2.0</w:t>
      </w:r>
      <w:r>
        <w:tab/>
        <w:t>1.0709</w:t>
      </w:r>
      <w:r>
        <w:tab/>
        <w:t>0.0020</w:t>
      </w:r>
    </w:p>
    <w:p w:rsidR="00594F68" w:rsidRDefault="00594F68" w:rsidP="00594F68">
      <w:pPr>
        <w:spacing w:line="240" w:lineRule="auto"/>
      </w:pPr>
      <w:r>
        <w:t>2004.87</w:t>
      </w:r>
      <w:r>
        <w:tab/>
        <w:t>63.6</w:t>
      </w:r>
      <w:r>
        <w:tab/>
        <w:t>3.3</w:t>
      </w:r>
      <w:r>
        <w:tab/>
        <w:t>1.0706</w:t>
      </w:r>
      <w:r>
        <w:tab/>
        <w:t>0.0033</w:t>
      </w:r>
    </w:p>
    <w:p w:rsidR="00594F68" w:rsidRDefault="00594F68" w:rsidP="00594F68">
      <w:pPr>
        <w:spacing w:line="240" w:lineRule="auto"/>
      </w:pPr>
      <w:r>
        <w:t>2004.95</w:t>
      </w:r>
      <w:r>
        <w:tab/>
        <w:t>63.8</w:t>
      </w:r>
      <w:r>
        <w:tab/>
        <w:t>2.6</w:t>
      </w:r>
      <w:r>
        <w:tab/>
        <w:t>1.0709</w:t>
      </w:r>
      <w:r>
        <w:tab/>
        <w:t>0.0026</w:t>
      </w:r>
    </w:p>
    <w:p w:rsidR="00594F68" w:rsidRDefault="00594F68" w:rsidP="00594F68">
      <w:pPr>
        <w:spacing w:line="240" w:lineRule="auto"/>
      </w:pPr>
      <w:r>
        <w:t>2005.04</w:t>
      </w:r>
      <w:r>
        <w:tab/>
        <w:t>61.5</w:t>
      </w:r>
      <w:r>
        <w:tab/>
        <w:t>2.7</w:t>
      </w:r>
      <w:r>
        <w:tab/>
        <w:t>1.0686</w:t>
      </w:r>
      <w:r>
        <w:tab/>
        <w:t>0.0027</w:t>
      </w:r>
    </w:p>
    <w:p w:rsidR="00594F68" w:rsidRDefault="00594F68" w:rsidP="00594F68">
      <w:pPr>
        <w:spacing w:line="240" w:lineRule="auto"/>
      </w:pPr>
      <w:r>
        <w:t>2005.12</w:t>
      </w:r>
      <w:r>
        <w:tab/>
        <w:t>62.1</w:t>
      </w:r>
      <w:r>
        <w:tab/>
        <w:t>1.2</w:t>
      </w:r>
      <w:r>
        <w:tab/>
        <w:t>1.0692</w:t>
      </w:r>
      <w:r>
        <w:tab/>
        <w:t>0.0013</w:t>
      </w:r>
    </w:p>
    <w:p w:rsidR="00594F68" w:rsidRDefault="00594F68" w:rsidP="00594F68">
      <w:pPr>
        <w:spacing w:line="240" w:lineRule="auto"/>
      </w:pPr>
      <w:r>
        <w:t>2005.20</w:t>
      </w:r>
      <w:r>
        <w:tab/>
        <w:t>60.0</w:t>
      </w:r>
      <w:r>
        <w:tab/>
        <w:t>2.1</w:t>
      </w:r>
      <w:r>
        <w:tab/>
        <w:t>1.0671</w:t>
      </w:r>
      <w:r>
        <w:tab/>
        <w:t>0.0021</w:t>
      </w:r>
    </w:p>
    <w:p w:rsidR="00594F68" w:rsidRDefault="00594F68" w:rsidP="00594F68">
      <w:pPr>
        <w:spacing w:line="240" w:lineRule="auto"/>
      </w:pPr>
      <w:r>
        <w:t>2005.28</w:t>
      </w:r>
      <w:r>
        <w:tab/>
        <w:t>57.1</w:t>
      </w:r>
      <w:r>
        <w:tab/>
        <w:t>3.5</w:t>
      </w:r>
      <w:r>
        <w:tab/>
        <w:t>1.0642</w:t>
      </w:r>
      <w:r>
        <w:tab/>
        <w:t>0.0035</w:t>
      </w:r>
    </w:p>
    <w:p w:rsidR="00594F68" w:rsidRDefault="00594F68" w:rsidP="00594F68">
      <w:pPr>
        <w:spacing w:line="240" w:lineRule="auto"/>
      </w:pPr>
      <w:r>
        <w:t>2005.37</w:t>
      </w:r>
      <w:r>
        <w:tab/>
        <w:t>57.7</w:t>
      </w:r>
      <w:r>
        <w:tab/>
        <w:t>3.6</w:t>
      </w:r>
      <w:r>
        <w:tab/>
        <w:t>1.0648</w:t>
      </w:r>
      <w:r>
        <w:tab/>
        <w:t>0.0036</w:t>
      </w:r>
    </w:p>
    <w:p w:rsidR="00594F68" w:rsidRDefault="00594F68" w:rsidP="00594F68">
      <w:pPr>
        <w:spacing w:line="240" w:lineRule="auto"/>
      </w:pPr>
      <w:r>
        <w:t>2005.45</w:t>
      </w:r>
      <w:r>
        <w:tab/>
        <w:t>54.8</w:t>
      </w:r>
      <w:r>
        <w:tab/>
        <w:t>2.7</w:t>
      </w:r>
      <w:r>
        <w:tab/>
        <w:t>1.0619</w:t>
      </w:r>
      <w:r>
        <w:tab/>
        <w:t>0.0027</w:t>
      </w:r>
    </w:p>
    <w:p w:rsidR="00594F68" w:rsidRDefault="00594F68" w:rsidP="00594F68">
      <w:pPr>
        <w:spacing w:line="240" w:lineRule="auto"/>
      </w:pPr>
      <w:r>
        <w:t>2005.53</w:t>
      </w:r>
      <w:r>
        <w:tab/>
        <w:t>60.1</w:t>
      </w:r>
      <w:r>
        <w:tab/>
        <w:t>2.5</w:t>
      </w:r>
      <w:r>
        <w:tab/>
        <w:t>1.0672</w:t>
      </w:r>
      <w:r>
        <w:tab/>
        <w:t>0.0026</w:t>
      </w:r>
    </w:p>
    <w:p w:rsidR="00594F68" w:rsidRDefault="00594F68" w:rsidP="00594F68">
      <w:pPr>
        <w:spacing w:line="240" w:lineRule="auto"/>
      </w:pPr>
      <w:r>
        <w:t>2005.62</w:t>
      </w:r>
      <w:r>
        <w:tab/>
        <w:t>60.4</w:t>
      </w:r>
      <w:r>
        <w:tab/>
        <w:t>1.9</w:t>
      </w:r>
      <w:r>
        <w:tab/>
        <w:t>1.0675</w:t>
      </w:r>
      <w:r>
        <w:tab/>
        <w:t>0.0019</w:t>
      </w:r>
    </w:p>
    <w:p w:rsidR="00594F68" w:rsidRDefault="00594F68" w:rsidP="00594F68">
      <w:pPr>
        <w:spacing w:line="240" w:lineRule="auto"/>
      </w:pPr>
      <w:r>
        <w:t>2005.70</w:t>
      </w:r>
      <w:r>
        <w:tab/>
        <w:t>60.9</w:t>
      </w:r>
      <w:r>
        <w:tab/>
        <w:t>2.8</w:t>
      </w:r>
      <w:r>
        <w:tab/>
        <w:t>1.0681</w:t>
      </w:r>
      <w:r>
        <w:tab/>
        <w:t>0.0028</w:t>
      </w:r>
    </w:p>
    <w:p w:rsidR="00594F68" w:rsidRDefault="00594F68" w:rsidP="00594F68">
      <w:pPr>
        <w:spacing w:line="240" w:lineRule="auto"/>
      </w:pPr>
      <w:r>
        <w:t>2005.79</w:t>
      </w:r>
      <w:r>
        <w:tab/>
        <w:t>60.3</w:t>
      </w:r>
      <w:r>
        <w:tab/>
        <w:t>1.9</w:t>
      </w:r>
      <w:r>
        <w:tab/>
        <w:t>1.0675</w:t>
      </w:r>
      <w:r>
        <w:tab/>
        <w:t>0.0019</w:t>
      </w:r>
    </w:p>
    <w:p w:rsidR="00594F68" w:rsidRDefault="00594F68" w:rsidP="00594F68">
      <w:pPr>
        <w:spacing w:line="240" w:lineRule="auto"/>
      </w:pPr>
      <w:r>
        <w:t>2005.87</w:t>
      </w:r>
      <w:r>
        <w:tab/>
        <w:t>58.5</w:t>
      </w:r>
      <w:r>
        <w:tab/>
        <w:t>2.3</w:t>
      </w:r>
      <w:r>
        <w:tab/>
        <w:t>1.0656</w:t>
      </w:r>
      <w:r>
        <w:tab/>
        <w:t>0.0024</w:t>
      </w:r>
    </w:p>
    <w:p w:rsidR="00594F68" w:rsidRDefault="00594F68" w:rsidP="00594F68">
      <w:pPr>
        <w:spacing w:line="240" w:lineRule="auto"/>
      </w:pPr>
      <w:r>
        <w:t>2005.95</w:t>
      </w:r>
      <w:r>
        <w:tab/>
        <w:t>56.7</w:t>
      </w:r>
      <w:r>
        <w:tab/>
        <w:t>3.8</w:t>
      </w:r>
      <w:r>
        <w:tab/>
        <w:t>1.0639</w:t>
      </w:r>
      <w:r>
        <w:tab/>
        <w:t>0.0038</w:t>
      </w:r>
    </w:p>
    <w:p w:rsidR="00594F68" w:rsidRDefault="00594F68" w:rsidP="00594F68">
      <w:pPr>
        <w:spacing w:line="240" w:lineRule="auto"/>
      </w:pPr>
      <w:r>
        <w:t>2006.04</w:t>
      </w:r>
      <w:r>
        <w:tab/>
        <w:t>55.8</w:t>
      </w:r>
      <w:r>
        <w:tab/>
        <w:t>1.4</w:t>
      </w:r>
      <w:r>
        <w:tab/>
        <w:t>1.0630</w:t>
      </w:r>
      <w:r>
        <w:tab/>
        <w:t>0.0014</w:t>
      </w:r>
    </w:p>
    <w:p w:rsidR="00594F68" w:rsidRDefault="00594F68" w:rsidP="00594F68">
      <w:pPr>
        <w:spacing w:line="240" w:lineRule="auto"/>
      </w:pPr>
      <w:r>
        <w:t>2006.12</w:t>
      </w:r>
      <w:r>
        <w:tab/>
        <w:t>55.7</w:t>
      </w:r>
      <w:r>
        <w:tab/>
        <w:t>4.4</w:t>
      </w:r>
      <w:r>
        <w:tab/>
        <w:t>1.0629</w:t>
      </w:r>
      <w:r>
        <w:tab/>
        <w:t>0.0044</w:t>
      </w:r>
    </w:p>
    <w:p w:rsidR="00594F68" w:rsidRDefault="00594F68" w:rsidP="00594F68">
      <w:pPr>
        <w:spacing w:line="240" w:lineRule="auto"/>
      </w:pPr>
      <w:r>
        <w:t>2006.20</w:t>
      </w:r>
      <w:r>
        <w:tab/>
        <w:t>53.8</w:t>
      </w:r>
      <w:r>
        <w:tab/>
        <w:t>2.9</w:t>
      </w:r>
      <w:r>
        <w:tab/>
        <w:t>1.0610</w:t>
      </w:r>
      <w:r>
        <w:tab/>
        <w:t>0.0029</w:t>
      </w:r>
    </w:p>
    <w:p w:rsidR="00594F68" w:rsidRDefault="00594F68" w:rsidP="00594F68">
      <w:pPr>
        <w:spacing w:line="240" w:lineRule="auto"/>
      </w:pPr>
      <w:r>
        <w:t>2006.28</w:t>
      </w:r>
      <w:r>
        <w:tab/>
        <w:t>55.1</w:t>
      </w:r>
      <w:r>
        <w:tab/>
        <w:t>5.1</w:t>
      </w:r>
      <w:r>
        <w:tab/>
        <w:t>1.0623</w:t>
      </w:r>
      <w:r>
        <w:tab/>
        <w:t>0.0051</w:t>
      </w:r>
    </w:p>
    <w:p w:rsidR="00594F68" w:rsidRDefault="00594F68" w:rsidP="00594F68">
      <w:pPr>
        <w:spacing w:line="240" w:lineRule="auto"/>
      </w:pPr>
      <w:r>
        <w:t>2006.37</w:t>
      </w:r>
      <w:r>
        <w:tab/>
        <w:t>56.3</w:t>
      </w:r>
      <w:r>
        <w:tab/>
        <w:t>3.9</w:t>
      </w:r>
      <w:r>
        <w:tab/>
        <w:t>1.0635</w:t>
      </w:r>
      <w:r>
        <w:tab/>
        <w:t>0.0039</w:t>
      </w:r>
    </w:p>
    <w:p w:rsidR="00594F68" w:rsidRDefault="00594F68" w:rsidP="00594F68">
      <w:pPr>
        <w:spacing w:line="240" w:lineRule="auto"/>
      </w:pPr>
      <w:r>
        <w:t>2006.45</w:t>
      </w:r>
      <w:r>
        <w:tab/>
        <w:t>58.0</w:t>
      </w:r>
      <w:r>
        <w:tab/>
        <w:t>2.9</w:t>
      </w:r>
      <w:r>
        <w:tab/>
        <w:t>1.0652</w:t>
      </w:r>
      <w:r>
        <w:tab/>
        <w:t>0.0030</w:t>
      </w:r>
    </w:p>
    <w:p w:rsidR="00594F68" w:rsidRDefault="00594F68" w:rsidP="00594F68">
      <w:pPr>
        <w:spacing w:line="240" w:lineRule="auto"/>
      </w:pPr>
      <w:r>
        <w:t>2006.53</w:t>
      </w:r>
      <w:r>
        <w:tab/>
        <w:t>56.6</w:t>
      </w:r>
      <w:r>
        <w:tab/>
        <w:t>0.9</w:t>
      </w:r>
      <w:r>
        <w:tab/>
        <w:t>1.0638</w:t>
      </w:r>
      <w:r>
        <w:tab/>
        <w:t>0.0009</w:t>
      </w:r>
    </w:p>
    <w:p w:rsidR="00594F68" w:rsidRDefault="00594F68" w:rsidP="00594F68">
      <w:pPr>
        <w:spacing w:line="240" w:lineRule="auto"/>
      </w:pPr>
      <w:r>
        <w:t>2006.62</w:t>
      </w:r>
      <w:r>
        <w:tab/>
        <w:t>56.7</w:t>
      </w:r>
      <w:r>
        <w:tab/>
        <w:t>2.8</w:t>
      </w:r>
      <w:r>
        <w:tab/>
        <w:t>1.0640</w:t>
      </w:r>
      <w:r>
        <w:tab/>
        <w:t>0.0028</w:t>
      </w:r>
    </w:p>
    <w:p w:rsidR="00594F68" w:rsidRDefault="00594F68" w:rsidP="00594F68">
      <w:pPr>
        <w:spacing w:line="240" w:lineRule="auto"/>
      </w:pPr>
      <w:r>
        <w:t>2006.70</w:t>
      </w:r>
      <w:r>
        <w:tab/>
        <w:t>57.5</w:t>
      </w:r>
      <w:r>
        <w:tab/>
        <w:t>1.9</w:t>
      </w:r>
      <w:r>
        <w:tab/>
        <w:t>1.0648</w:t>
      </w:r>
      <w:r>
        <w:tab/>
        <w:t>0.0019</w:t>
      </w:r>
    </w:p>
    <w:p w:rsidR="00594F68" w:rsidRDefault="00594F68" w:rsidP="00594F68">
      <w:pPr>
        <w:spacing w:line="240" w:lineRule="auto"/>
      </w:pPr>
      <w:r>
        <w:t>2006.79</w:t>
      </w:r>
      <w:r>
        <w:tab/>
        <w:t>57.7</w:t>
      </w:r>
      <w:r>
        <w:tab/>
        <w:t>1.6</w:t>
      </w:r>
      <w:r>
        <w:tab/>
        <w:t>1.0649</w:t>
      </w:r>
      <w:r>
        <w:tab/>
        <w:t>0.0016</w:t>
      </w:r>
    </w:p>
    <w:p w:rsidR="00594F68" w:rsidRDefault="00594F68" w:rsidP="00594F68">
      <w:pPr>
        <w:spacing w:line="240" w:lineRule="auto"/>
      </w:pPr>
      <w:r>
        <w:t>2006.87</w:t>
      </w:r>
      <w:r>
        <w:tab/>
        <w:t>57.8</w:t>
      </w:r>
      <w:r>
        <w:tab/>
        <w:t>2.3</w:t>
      </w:r>
      <w:r>
        <w:tab/>
        <w:t>1.0651</w:t>
      </w:r>
      <w:r>
        <w:tab/>
        <w:t>0.0023</w:t>
      </w:r>
    </w:p>
    <w:p w:rsidR="00594F68" w:rsidRDefault="00594F68" w:rsidP="00594F68">
      <w:pPr>
        <w:spacing w:line="240" w:lineRule="auto"/>
      </w:pPr>
      <w:r>
        <w:t>2006.95</w:t>
      </w:r>
      <w:r>
        <w:tab/>
        <w:t>53.7</w:t>
      </w:r>
      <w:r>
        <w:tab/>
        <w:t>1.4</w:t>
      </w:r>
      <w:r>
        <w:tab/>
        <w:t>1.0610</w:t>
      </w:r>
      <w:r>
        <w:tab/>
        <w:t>0.0014</w:t>
      </w:r>
    </w:p>
    <w:p w:rsidR="00594F68" w:rsidRDefault="00594F68" w:rsidP="00594F68">
      <w:pPr>
        <w:spacing w:line="240" w:lineRule="auto"/>
      </w:pPr>
      <w:r>
        <w:t>2007.04</w:t>
      </w:r>
      <w:r>
        <w:tab/>
        <w:t>50.6</w:t>
      </w:r>
      <w:r>
        <w:tab/>
        <w:t>2.1</w:t>
      </w:r>
      <w:r>
        <w:tab/>
        <w:t>1.0579</w:t>
      </w:r>
      <w:r>
        <w:tab/>
        <w:t>0.0021</w:t>
      </w:r>
    </w:p>
    <w:p w:rsidR="00594F68" w:rsidRDefault="00594F68" w:rsidP="00594F68">
      <w:pPr>
        <w:spacing w:line="240" w:lineRule="auto"/>
      </w:pPr>
      <w:r>
        <w:t>2007.12</w:t>
      </w:r>
      <w:r>
        <w:tab/>
        <w:t>54.9</w:t>
      </w:r>
      <w:r>
        <w:tab/>
        <w:t>3.9</w:t>
      </w:r>
      <w:r>
        <w:tab/>
        <w:t>1.0622</w:t>
      </w:r>
      <w:r>
        <w:tab/>
        <w:t>0.0040</w:t>
      </w:r>
    </w:p>
    <w:p w:rsidR="00594F68" w:rsidRDefault="00594F68" w:rsidP="00594F68">
      <w:pPr>
        <w:spacing w:line="240" w:lineRule="auto"/>
      </w:pPr>
      <w:r>
        <w:t>2007.20</w:t>
      </w:r>
      <w:r>
        <w:tab/>
        <w:t>51.8</w:t>
      </w:r>
      <w:r>
        <w:tab/>
        <w:t>4.2</w:t>
      </w:r>
      <w:r>
        <w:tab/>
        <w:t>1.0591</w:t>
      </w:r>
      <w:r>
        <w:tab/>
        <w:t>0.0042</w:t>
      </w:r>
    </w:p>
    <w:p w:rsidR="00594F68" w:rsidRDefault="00594F68" w:rsidP="00594F68">
      <w:pPr>
        <w:spacing w:line="240" w:lineRule="auto"/>
      </w:pPr>
      <w:r>
        <w:lastRenderedPageBreak/>
        <w:t>2007.28</w:t>
      </w:r>
      <w:r>
        <w:tab/>
        <w:t>50.8</w:t>
      </w:r>
      <w:r>
        <w:tab/>
        <w:t>2.2</w:t>
      </w:r>
      <w:r>
        <w:tab/>
        <w:t>1.0581</w:t>
      </w:r>
      <w:r>
        <w:tab/>
        <w:t>0.0022</w:t>
      </w:r>
    </w:p>
    <w:p w:rsidR="00594F68" w:rsidRDefault="00594F68" w:rsidP="00594F68">
      <w:pPr>
        <w:spacing w:line="240" w:lineRule="auto"/>
      </w:pPr>
      <w:r>
        <w:t>2007.37</w:t>
      </w:r>
      <w:r>
        <w:tab/>
        <w:t>51.4</w:t>
      </w:r>
      <w:r>
        <w:tab/>
        <w:t>1.9</w:t>
      </w:r>
      <w:r>
        <w:tab/>
        <w:t>1.0587</w:t>
      </w:r>
      <w:r>
        <w:tab/>
        <w:t>0.0019</w:t>
      </w:r>
    </w:p>
    <w:p w:rsidR="00594F68" w:rsidRDefault="00594F68" w:rsidP="00594F68">
      <w:pPr>
        <w:spacing w:line="240" w:lineRule="auto"/>
      </w:pPr>
      <w:r>
        <w:t>2007.45</w:t>
      </w:r>
      <w:r>
        <w:tab/>
        <w:t>49.8</w:t>
      </w:r>
      <w:r>
        <w:tab/>
        <w:t>4.6</w:t>
      </w:r>
      <w:r>
        <w:tab/>
        <w:t>1.0571</w:t>
      </w:r>
      <w:r>
        <w:tab/>
        <w:t>0.0046</w:t>
      </w:r>
    </w:p>
    <w:p w:rsidR="00594F68" w:rsidRDefault="00594F68" w:rsidP="00594F68">
      <w:pPr>
        <w:spacing w:line="240" w:lineRule="auto"/>
      </w:pPr>
      <w:r>
        <w:t>2007.53</w:t>
      </w:r>
      <w:r>
        <w:tab/>
        <w:t>54.2</w:t>
      </w:r>
      <w:r>
        <w:tab/>
        <w:t>1.7</w:t>
      </w:r>
      <w:r>
        <w:tab/>
        <w:t>1.0616</w:t>
      </w:r>
      <w:r>
        <w:tab/>
        <w:t>0.0017</w:t>
      </w:r>
    </w:p>
    <w:p w:rsidR="00594F68" w:rsidRDefault="00594F68" w:rsidP="00594F68">
      <w:pPr>
        <w:spacing w:line="240" w:lineRule="auto"/>
      </w:pPr>
      <w:r>
        <w:t>2007.62</w:t>
      </w:r>
      <w:r>
        <w:tab/>
        <w:t>52.3</w:t>
      </w:r>
      <w:r>
        <w:tab/>
        <w:t>1.3</w:t>
      </w:r>
      <w:r>
        <w:tab/>
        <w:t>1.0597</w:t>
      </w:r>
      <w:r>
        <w:tab/>
        <w:t>0.0013</w:t>
      </w:r>
    </w:p>
    <w:p w:rsidR="00594F68" w:rsidRDefault="00594F68" w:rsidP="00594F68">
      <w:pPr>
        <w:spacing w:line="240" w:lineRule="auto"/>
      </w:pPr>
      <w:r>
        <w:t>2007.70</w:t>
      </w:r>
      <w:r>
        <w:tab/>
        <w:t>51.9</w:t>
      </w:r>
      <w:r>
        <w:tab/>
        <w:t>2.0</w:t>
      </w:r>
      <w:r>
        <w:tab/>
        <w:t>1.0593</w:t>
      </w:r>
      <w:r>
        <w:tab/>
        <w:t>0.0020</w:t>
      </w:r>
    </w:p>
    <w:p w:rsidR="00594F68" w:rsidRDefault="00594F68" w:rsidP="00594F68">
      <w:pPr>
        <w:spacing w:line="240" w:lineRule="auto"/>
      </w:pPr>
      <w:r>
        <w:t>2007.79</w:t>
      </w:r>
      <w:r>
        <w:tab/>
        <w:t>51.2</w:t>
      </w:r>
      <w:r>
        <w:tab/>
        <w:t>1.9</w:t>
      </w:r>
      <w:r>
        <w:tab/>
        <w:t>1.0586</w:t>
      </w:r>
      <w:r>
        <w:tab/>
        <w:t>0.0019</w:t>
      </w:r>
    </w:p>
    <w:p w:rsidR="00594F68" w:rsidRDefault="00594F68" w:rsidP="00594F68">
      <w:pPr>
        <w:spacing w:line="240" w:lineRule="auto"/>
      </w:pPr>
      <w:r>
        <w:t>2007.87</w:t>
      </w:r>
      <w:r>
        <w:tab/>
        <w:t>49.6</w:t>
      </w:r>
      <w:r>
        <w:tab/>
        <w:t>1.6</w:t>
      </w:r>
      <w:r>
        <w:tab/>
        <w:t>1.0570</w:t>
      </w:r>
      <w:r>
        <w:tab/>
        <w:t>0.0016</w:t>
      </w:r>
    </w:p>
    <w:p w:rsidR="00594F68" w:rsidRDefault="00594F68" w:rsidP="00594F68">
      <w:pPr>
        <w:spacing w:line="240" w:lineRule="auto"/>
      </w:pPr>
      <w:r>
        <w:t>2007.95</w:t>
      </w:r>
      <w:r>
        <w:tab/>
        <w:t>46.5</w:t>
      </w:r>
      <w:r>
        <w:tab/>
        <w:t>5.6</w:t>
      </w:r>
      <w:r>
        <w:tab/>
        <w:t>1.0538</w:t>
      </w:r>
      <w:r>
        <w:tab/>
        <w:t>0.0056</w:t>
      </w:r>
    </w:p>
    <w:p w:rsidR="00594F68" w:rsidRDefault="00594F68" w:rsidP="00594F68">
      <w:pPr>
        <w:spacing w:line="240" w:lineRule="auto"/>
      </w:pPr>
      <w:r>
        <w:t>2008.37</w:t>
      </w:r>
      <w:r>
        <w:tab/>
        <w:t>42.2</w:t>
      </w:r>
      <w:r>
        <w:tab/>
        <w:t>5.0</w:t>
      </w:r>
      <w:r>
        <w:tab/>
        <w:t>1.0496</w:t>
      </w:r>
      <w:r>
        <w:tab/>
        <w:t>0.0050</w:t>
      </w:r>
    </w:p>
    <w:p w:rsidR="00594F68" w:rsidRDefault="00594F68" w:rsidP="00594F68">
      <w:pPr>
        <w:spacing w:line="240" w:lineRule="auto"/>
      </w:pPr>
      <w:r>
        <w:t>2008.45</w:t>
      </w:r>
      <w:r>
        <w:tab/>
        <w:t>45.5</w:t>
      </w:r>
      <w:r>
        <w:tab/>
        <w:t>3.5</w:t>
      </w:r>
      <w:r>
        <w:tab/>
        <w:t>1.0529</w:t>
      </w:r>
      <w:r>
        <w:tab/>
        <w:t>0.0036</w:t>
      </w:r>
    </w:p>
    <w:p w:rsidR="00594F68" w:rsidRDefault="00594F68" w:rsidP="00594F68">
      <w:pPr>
        <w:spacing w:line="240" w:lineRule="auto"/>
      </w:pPr>
      <w:r>
        <w:t>2008.53</w:t>
      </w:r>
      <w:r>
        <w:tab/>
        <w:t>51.9</w:t>
      </w:r>
      <w:r>
        <w:tab/>
        <w:t>3.5</w:t>
      </w:r>
      <w:r>
        <w:tab/>
        <w:t>1.0593</w:t>
      </w:r>
      <w:r>
        <w:tab/>
        <w:t>0.0036</w:t>
      </w:r>
    </w:p>
    <w:p w:rsidR="00594F68" w:rsidRDefault="00594F68" w:rsidP="00594F68">
      <w:pPr>
        <w:spacing w:line="240" w:lineRule="auto"/>
      </w:pPr>
      <w:r>
        <w:t>2008.62</w:t>
      </w:r>
      <w:r>
        <w:tab/>
        <w:t>51.5</w:t>
      </w:r>
      <w:r>
        <w:tab/>
        <w:t>3.6</w:t>
      </w:r>
      <w:r>
        <w:tab/>
        <w:t>1.0589</w:t>
      </w:r>
      <w:r>
        <w:tab/>
        <w:t>0.0036</w:t>
      </w:r>
    </w:p>
    <w:p w:rsidR="00594F68" w:rsidRDefault="00594F68" w:rsidP="00594F68">
      <w:pPr>
        <w:spacing w:line="240" w:lineRule="auto"/>
      </w:pPr>
      <w:r>
        <w:t>2009.37</w:t>
      </w:r>
      <w:r>
        <w:tab/>
        <w:t>41.2</w:t>
      </w:r>
      <w:r>
        <w:tab/>
        <w:t>3.7</w:t>
      </w:r>
      <w:r>
        <w:tab/>
        <w:t>1.0487</w:t>
      </w:r>
      <w:r>
        <w:tab/>
        <w:t>0.0037</w:t>
      </w:r>
    </w:p>
    <w:p w:rsidR="00594F68" w:rsidRDefault="00594F68" w:rsidP="00594F68">
      <w:pPr>
        <w:spacing w:line="240" w:lineRule="auto"/>
      </w:pPr>
      <w:r>
        <w:t>2009.45</w:t>
      </w:r>
      <w:r>
        <w:tab/>
        <w:t>39.1</w:t>
      </w:r>
      <w:r>
        <w:tab/>
        <w:t>3.8</w:t>
      </w:r>
      <w:r>
        <w:tab/>
        <w:t>1.0466</w:t>
      </w:r>
      <w:r>
        <w:tab/>
        <w:t>0.0038</w:t>
      </w:r>
    </w:p>
    <w:p w:rsidR="00594F68" w:rsidRDefault="00594F68" w:rsidP="00594F68">
      <w:pPr>
        <w:spacing w:line="240" w:lineRule="auto"/>
      </w:pPr>
      <w:r>
        <w:t>2009.53</w:t>
      </w:r>
      <w:r>
        <w:tab/>
        <w:t>50.4</w:t>
      </w:r>
      <w:r>
        <w:tab/>
        <w:t>6.5</w:t>
      </w:r>
      <w:r>
        <w:tab/>
        <w:t>1.0580</w:t>
      </w:r>
      <w:r>
        <w:tab/>
        <w:t>0.0065</w:t>
      </w:r>
    </w:p>
    <w:p w:rsidR="00594F68" w:rsidRDefault="00594F68" w:rsidP="00594F68">
      <w:pPr>
        <w:spacing w:line="240" w:lineRule="auto"/>
      </w:pPr>
      <w:r>
        <w:t>2009.62</w:t>
      </w:r>
      <w:r>
        <w:tab/>
        <w:t>49.4</w:t>
      </w:r>
      <w:r>
        <w:tab/>
        <w:t>3.9</w:t>
      </w:r>
      <w:r>
        <w:tab/>
        <w:t>1.0570</w:t>
      </w:r>
      <w:r>
        <w:tab/>
        <w:t>0.0039</w:t>
      </w:r>
    </w:p>
    <w:p w:rsidR="00594F68" w:rsidRDefault="00594F68" w:rsidP="00594F68">
      <w:pPr>
        <w:spacing w:line="240" w:lineRule="auto"/>
      </w:pPr>
      <w:r>
        <w:t>2010.5</w:t>
      </w:r>
      <w:r>
        <w:tab/>
        <w:t>41.5</w:t>
      </w:r>
      <w:r>
        <w:tab/>
        <w:t>2.1</w:t>
      </w:r>
      <w:r>
        <w:tab/>
        <w:t>1.0415</w:t>
      </w:r>
      <w:r>
        <w:tab/>
        <w:t>0.0021</w:t>
      </w:r>
    </w:p>
    <w:p w:rsidR="00594F68" w:rsidRDefault="00594F68" w:rsidP="00594F68">
      <w:pPr>
        <w:spacing w:line="240" w:lineRule="auto"/>
      </w:pPr>
      <w:r>
        <w:t>2011.5</w:t>
      </w:r>
      <w:r>
        <w:tab/>
        <w:t>37.8</w:t>
      </w:r>
      <w:r>
        <w:tab/>
        <w:t>2.2</w:t>
      </w:r>
      <w:r>
        <w:tab/>
        <w:t>1.0378</w:t>
      </w:r>
      <w:r>
        <w:tab/>
        <w:t>0.0022</w:t>
      </w:r>
    </w:p>
    <w:p w:rsidR="00594F68" w:rsidRDefault="00594F68" w:rsidP="00594F68">
      <w:pPr>
        <w:spacing w:line="240" w:lineRule="auto"/>
      </w:pPr>
      <w:r>
        <w:t>2012.5</w:t>
      </w:r>
      <w:r>
        <w:tab/>
        <w:t>30.9</w:t>
      </w:r>
      <w:r>
        <w:tab/>
        <w:t>1.3</w:t>
      </w:r>
      <w:r>
        <w:tab/>
        <w:t>1.0309</w:t>
      </w:r>
      <w:r>
        <w:tab/>
        <w:t>0.0013</w:t>
      </w:r>
    </w:p>
    <w:p w:rsidR="00594F68" w:rsidRDefault="00594F68" w:rsidP="00594F68">
      <w:pPr>
        <w:spacing w:line="240" w:lineRule="auto"/>
      </w:pPr>
      <w:r>
        <w:t>2013.5</w:t>
      </w:r>
      <w:r>
        <w:tab/>
        <w:t>23.1</w:t>
      </w:r>
      <w:r>
        <w:tab/>
        <w:t>1.8</w:t>
      </w:r>
      <w:r>
        <w:tab/>
        <w:t>1.0231</w:t>
      </w:r>
      <w:r>
        <w:tab/>
        <w:t>0.0018</w:t>
      </w:r>
    </w:p>
    <w:p w:rsidR="00594F68" w:rsidRDefault="00594F68" w:rsidP="00594F68">
      <w:pPr>
        <w:spacing w:line="240" w:lineRule="auto"/>
      </w:pPr>
      <w:r>
        <w:t>2014.5</w:t>
      </w:r>
      <w:r>
        <w:tab/>
        <w:t>19.8</w:t>
      </w:r>
      <w:r>
        <w:tab/>
        <w:t>2.0</w:t>
      </w:r>
      <w:r>
        <w:tab/>
        <w:t>1.0198</w:t>
      </w:r>
      <w:r>
        <w:tab/>
        <w:t>0.0020</w:t>
      </w:r>
    </w:p>
    <w:p w:rsidR="00594F68" w:rsidRDefault="00594F68" w:rsidP="00594F68">
      <w:pPr>
        <w:spacing w:line="240" w:lineRule="auto"/>
      </w:pPr>
      <w:r>
        <w:t>2015.5</w:t>
      </w:r>
      <w:r>
        <w:tab/>
        <w:t>13.3</w:t>
      </w:r>
      <w:r>
        <w:tab/>
        <w:t>1.9</w:t>
      </w:r>
      <w:r>
        <w:tab/>
        <w:t>1.0133</w:t>
      </w:r>
      <w:r>
        <w:tab/>
        <w:t>0.0019</w:t>
      </w:r>
    </w:p>
    <w:p w:rsidR="00D23B30" w:rsidRDefault="00594F68" w:rsidP="00594F68">
      <w:pPr>
        <w:spacing w:line="240" w:lineRule="auto"/>
      </w:pPr>
      <w:r>
        <w:t>2016.5</w:t>
      </w:r>
      <w:r>
        <w:tab/>
        <w:t>12.3</w:t>
      </w:r>
      <w:r>
        <w:tab/>
        <w:t>1.1</w:t>
      </w:r>
      <w:r>
        <w:tab/>
        <w:t>1.0123</w:t>
      </w:r>
      <w:r>
        <w:tab/>
        <w:t>0.0011</w:t>
      </w:r>
    </w:p>
    <w:sectPr w:rsidR="00D23B3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altName w:val="Calibri"/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94F68"/>
    <w:rsid w:val="0026227E"/>
    <w:rsid w:val="0045486D"/>
    <w:rsid w:val="00594F68"/>
    <w:rsid w:val="00645BF5"/>
    <w:rsid w:val="008D5EA8"/>
    <w:rsid w:val="009576A4"/>
    <w:rsid w:val="00B43245"/>
    <w:rsid w:val="00C474FC"/>
    <w:rsid w:val="00D23B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B750D8E"/>
  <w15:chartTrackingRefBased/>
  <w15:docId w15:val="{BBD78CED-0751-44A6-9A0F-1D7C9CD8B0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94F68"/>
    <w:pPr>
      <w:keepNext/>
      <w:keepLines/>
      <w:spacing w:before="480" w:after="0" w:line="276" w:lineRule="auto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94F6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94F68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594F68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594F68"/>
    <w:rPr>
      <w:color w:val="0563C1" w:themeColor="hyperlink"/>
      <w:u w:val="single"/>
    </w:rPr>
  </w:style>
  <w:style w:type="character" w:styleId="Strong">
    <w:name w:val="Strong"/>
    <w:basedOn w:val="DefaultParagraphFont"/>
    <w:uiPriority w:val="22"/>
    <w:qFormat/>
    <w:rsid w:val="00594F68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1</Pages>
  <Words>3596</Words>
  <Characters>20500</Characters>
  <Application>Microsoft Office Word</Application>
  <DocSecurity>0</DocSecurity>
  <Lines>170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0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lene Rose</dc:creator>
  <cp:keywords/>
  <dc:description/>
  <cp:lastModifiedBy>Helene Rose</cp:lastModifiedBy>
  <cp:revision>3</cp:revision>
  <dcterms:created xsi:type="dcterms:W3CDTF">2019-10-29T10:24:00Z</dcterms:created>
  <dcterms:modified xsi:type="dcterms:W3CDTF">2019-10-29T10:33:00Z</dcterms:modified>
</cp:coreProperties>
</file>